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75FF4" w14:textId="77777777" w:rsidR="00F253C7" w:rsidRDefault="00F253C7" w:rsidP="00F253C7">
      <w:pPr>
        <w:rPr>
          <w:b/>
          <w:bCs/>
        </w:rPr>
      </w:pPr>
      <w:r>
        <w:rPr>
          <w:b/>
          <w:bCs/>
        </w:rPr>
        <w:t xml:space="preserve">Title: </w:t>
      </w:r>
    </w:p>
    <w:p w14:paraId="7ACD89EE" w14:textId="57D197AA" w:rsidR="00005847" w:rsidRDefault="0025543E" w:rsidP="00F253C7">
      <w:pPr>
        <w:rPr>
          <w:b/>
          <w:bCs/>
        </w:rPr>
      </w:pPr>
      <w:r>
        <w:rPr>
          <w:b/>
          <w:bCs/>
        </w:rPr>
        <w:t xml:space="preserve">Protocol for </w:t>
      </w:r>
      <w:r w:rsidR="007076D4">
        <w:rPr>
          <w:b/>
          <w:bCs/>
        </w:rPr>
        <w:t xml:space="preserve">Lynch Choices </w:t>
      </w:r>
      <w:r w:rsidR="00194317">
        <w:rPr>
          <w:b/>
          <w:bCs/>
        </w:rPr>
        <w:t>development</w:t>
      </w:r>
      <w:r w:rsidR="00537EC4">
        <w:rPr>
          <w:b/>
          <w:bCs/>
        </w:rPr>
        <w:t xml:space="preserve">: </w:t>
      </w:r>
      <w:r w:rsidR="00194317">
        <w:rPr>
          <w:b/>
          <w:bCs/>
        </w:rPr>
        <w:t xml:space="preserve">using implementation science and </w:t>
      </w:r>
      <w:r w:rsidR="00537EC4">
        <w:rPr>
          <w:b/>
          <w:bCs/>
        </w:rPr>
        <w:t xml:space="preserve">codesign to </w:t>
      </w:r>
      <w:r w:rsidR="00194317">
        <w:rPr>
          <w:b/>
          <w:bCs/>
        </w:rPr>
        <w:t xml:space="preserve">create a </w:t>
      </w:r>
      <w:r w:rsidR="00537EC4">
        <w:rPr>
          <w:b/>
          <w:bCs/>
        </w:rPr>
        <w:t>clinical</w:t>
      </w:r>
      <w:r w:rsidR="00194317">
        <w:rPr>
          <w:b/>
          <w:bCs/>
        </w:rPr>
        <w:t>ly</w:t>
      </w:r>
      <w:r w:rsidR="00537EC4">
        <w:rPr>
          <w:b/>
          <w:bCs/>
        </w:rPr>
        <w:t xml:space="preserve"> deliver</w:t>
      </w:r>
      <w:r w:rsidR="00194317">
        <w:rPr>
          <w:b/>
          <w:bCs/>
        </w:rPr>
        <w:t>able</w:t>
      </w:r>
      <w:r w:rsidR="00F253C7">
        <w:rPr>
          <w:b/>
          <w:bCs/>
        </w:rPr>
        <w:t xml:space="preserve"> </w:t>
      </w:r>
      <w:r w:rsidR="004F40D1">
        <w:rPr>
          <w:b/>
          <w:bCs/>
        </w:rPr>
        <w:t>p</w:t>
      </w:r>
      <w:r w:rsidR="00194317">
        <w:rPr>
          <w:b/>
          <w:bCs/>
        </w:rPr>
        <w:t xml:space="preserve">atient </w:t>
      </w:r>
      <w:r w:rsidR="004F40D1">
        <w:rPr>
          <w:b/>
          <w:bCs/>
        </w:rPr>
        <w:t>d</w:t>
      </w:r>
      <w:r w:rsidR="00194317">
        <w:rPr>
          <w:b/>
          <w:bCs/>
        </w:rPr>
        <w:t xml:space="preserve">ecision </w:t>
      </w:r>
      <w:r w:rsidR="004F40D1">
        <w:rPr>
          <w:b/>
          <w:bCs/>
        </w:rPr>
        <w:t>a</w:t>
      </w:r>
      <w:r w:rsidR="00194317">
        <w:rPr>
          <w:b/>
          <w:bCs/>
        </w:rPr>
        <w:t>id</w:t>
      </w:r>
      <w:r w:rsidR="00F253C7">
        <w:rPr>
          <w:b/>
          <w:bCs/>
        </w:rPr>
        <w:t xml:space="preserve"> </w:t>
      </w:r>
      <w:r w:rsidR="004F40D1">
        <w:rPr>
          <w:b/>
          <w:bCs/>
        </w:rPr>
        <w:t>website</w:t>
      </w:r>
      <w:r w:rsidR="009F4EA5">
        <w:rPr>
          <w:b/>
          <w:bCs/>
        </w:rPr>
        <w:t xml:space="preserve"> </w:t>
      </w:r>
      <w:r w:rsidR="004F40D1">
        <w:rPr>
          <w:b/>
          <w:bCs/>
        </w:rPr>
        <w:t xml:space="preserve">to transform cancer genetics care </w:t>
      </w:r>
      <w:proofErr w:type="gramStart"/>
      <w:r w:rsidR="004F40D1">
        <w:rPr>
          <w:b/>
          <w:bCs/>
        </w:rPr>
        <w:t>pathways</w:t>
      </w:r>
      <w:proofErr w:type="gramEnd"/>
    </w:p>
    <w:p w14:paraId="30141DBF" w14:textId="77777777" w:rsidR="00F253C7" w:rsidRDefault="00F253C7" w:rsidP="00F253C7">
      <w:pPr>
        <w:rPr>
          <w:b/>
          <w:bCs/>
        </w:rPr>
      </w:pPr>
    </w:p>
    <w:p w14:paraId="0210979D" w14:textId="77777777" w:rsidR="00541D79" w:rsidRDefault="00F253C7" w:rsidP="00F253C7">
      <w:pPr>
        <w:rPr>
          <w:b/>
          <w:bCs/>
        </w:rPr>
      </w:pPr>
      <w:r>
        <w:rPr>
          <w:b/>
          <w:bCs/>
        </w:rPr>
        <w:t xml:space="preserve">Authors: </w:t>
      </w:r>
    </w:p>
    <w:p w14:paraId="14624285" w14:textId="0F7F1E5A" w:rsidR="00F253C7" w:rsidRDefault="00CC6D1B" w:rsidP="00F253C7">
      <w:r w:rsidRPr="000416AA">
        <w:t>Kelly Kohut</w:t>
      </w:r>
      <w:r>
        <w:rPr>
          <w:vertAlign w:val="superscript"/>
        </w:rPr>
        <w:t>1,2</w:t>
      </w:r>
      <w:r>
        <w:t>*</w:t>
      </w:r>
      <w:r w:rsidRPr="000416AA">
        <w:t>, Kate Morton</w:t>
      </w:r>
      <w:r>
        <w:rPr>
          <w:vertAlign w:val="superscript"/>
        </w:rPr>
        <w:t>1</w:t>
      </w:r>
      <w:r w:rsidRPr="000416AA">
        <w:t xml:space="preserve">, </w:t>
      </w:r>
      <w:r w:rsidRPr="006D0208">
        <w:t>Lesley Turner</w:t>
      </w:r>
      <w:r>
        <w:rPr>
          <w:vertAlign w:val="superscript"/>
        </w:rPr>
        <w:t>3</w:t>
      </w:r>
      <w:r>
        <w:t xml:space="preserve">, </w:t>
      </w:r>
      <w:r w:rsidR="006F372E">
        <w:t>Rebecca</w:t>
      </w:r>
      <w:r w:rsidR="006F372E" w:rsidRPr="00537EC4">
        <w:t xml:space="preserve"> Foster</w:t>
      </w:r>
      <w:r w:rsidRPr="00CC6D1B">
        <w:rPr>
          <w:vertAlign w:val="superscript"/>
        </w:rPr>
        <w:t>1</w:t>
      </w:r>
      <w:r w:rsidR="006F372E" w:rsidRPr="00537EC4">
        <w:t xml:space="preserve">, </w:t>
      </w:r>
      <w:r w:rsidR="00F253C7" w:rsidRPr="00537EC4">
        <w:t xml:space="preserve">on behalf of the </w:t>
      </w:r>
      <w:proofErr w:type="spellStart"/>
      <w:r w:rsidR="00F253C7" w:rsidRPr="00537EC4">
        <w:t>CanGene-CanVar</w:t>
      </w:r>
      <w:proofErr w:type="spellEnd"/>
      <w:r w:rsidR="00F253C7" w:rsidRPr="00537EC4">
        <w:t xml:space="preserve"> Patient Reference Panel, on behalf of the International Lynch Decision Aid Stakeholder Panel, </w:t>
      </w:r>
      <w:r w:rsidR="00537EC4" w:rsidRPr="00537EC4">
        <w:t>Diana Eccles</w:t>
      </w:r>
      <w:r w:rsidRPr="00CC6D1B">
        <w:rPr>
          <w:vertAlign w:val="superscript"/>
        </w:rPr>
        <w:t>4</w:t>
      </w:r>
      <w:r w:rsidR="00537EC4" w:rsidRPr="00537EC4">
        <w:t xml:space="preserve">, </w:t>
      </w:r>
      <w:r w:rsidRPr="00635A07">
        <w:rPr>
          <w:rFonts w:cstheme="minorHAnsi"/>
        </w:rPr>
        <w:t>Claire Foster</w:t>
      </w:r>
      <w:r>
        <w:rPr>
          <w:rFonts w:cstheme="minorHAnsi"/>
          <w:vertAlign w:val="superscript"/>
        </w:rPr>
        <w:t>1</w:t>
      </w:r>
    </w:p>
    <w:p w14:paraId="16888752" w14:textId="315C0B5B" w:rsidR="00CC6D1B" w:rsidRPr="004B6EDF" w:rsidRDefault="00CC6D1B" w:rsidP="00CC6D1B">
      <w:pPr>
        <w:spacing w:line="240" w:lineRule="auto"/>
        <w:rPr>
          <w:rFonts w:cstheme="minorHAnsi"/>
          <w:color w:val="000000"/>
        </w:rPr>
      </w:pPr>
      <w:r w:rsidRPr="00635A07">
        <w:rPr>
          <w:rFonts w:cstheme="minorHAnsi"/>
          <w:color w:val="000000"/>
          <w:vertAlign w:val="superscript"/>
        </w:rPr>
        <w:t xml:space="preserve">1 </w:t>
      </w:r>
      <w:hyperlink r:id="rId8" w:history="1">
        <w:r w:rsidR="00967FCF" w:rsidRPr="00E05972">
          <w:rPr>
            <w:rStyle w:val="Hyperlink"/>
            <w:rFonts w:cstheme="minorHAnsi"/>
          </w:rPr>
          <w:t>k.e.kohut@soton.ac.uk</w:t>
        </w:r>
      </w:hyperlink>
      <w:r w:rsidR="00967FCF">
        <w:rPr>
          <w:rFonts w:cstheme="minorHAnsi"/>
          <w:color w:val="000000"/>
        </w:rPr>
        <w:t xml:space="preserve">, </w:t>
      </w:r>
      <w:r>
        <w:rPr>
          <w:rFonts w:cstheme="minorHAnsi"/>
          <w:color w:val="000000"/>
        </w:rPr>
        <w:t xml:space="preserve">Centre for Psychosocial Research in Cancer: </w:t>
      </w:r>
      <w:proofErr w:type="spellStart"/>
      <w:r>
        <w:rPr>
          <w:rFonts w:cstheme="minorHAnsi"/>
          <w:color w:val="000000"/>
        </w:rPr>
        <w:t>CentRIC</w:t>
      </w:r>
      <w:proofErr w:type="spellEnd"/>
      <w:r>
        <w:rPr>
          <w:rFonts w:cstheme="minorHAnsi"/>
          <w:color w:val="000000"/>
        </w:rPr>
        <w:t xml:space="preserve">, </w:t>
      </w:r>
      <w:r w:rsidRPr="00635A07">
        <w:rPr>
          <w:rFonts w:cstheme="minorHAnsi"/>
          <w:color w:val="000000"/>
        </w:rPr>
        <w:t xml:space="preserve">School of Health Sciences, University of Southampton, Southampton, </w:t>
      </w:r>
      <w:r w:rsidR="00967FCF">
        <w:rPr>
          <w:rFonts w:cstheme="minorHAnsi"/>
          <w:color w:val="000000"/>
        </w:rPr>
        <w:t xml:space="preserve">SO17 1BJ, </w:t>
      </w:r>
      <w:r w:rsidRPr="00635A07">
        <w:rPr>
          <w:rFonts w:cstheme="minorHAnsi"/>
          <w:color w:val="000000"/>
        </w:rPr>
        <w:t xml:space="preserve">UK </w:t>
      </w:r>
      <w:r>
        <w:rPr>
          <w:rFonts w:cstheme="minorHAnsi"/>
          <w:color w:val="000000"/>
        </w:rPr>
        <w:br/>
      </w:r>
      <w:r w:rsidRPr="00635A07">
        <w:rPr>
          <w:rFonts w:cstheme="minorHAnsi"/>
          <w:color w:val="000000"/>
          <w:vertAlign w:val="superscript"/>
        </w:rPr>
        <w:t xml:space="preserve">2 </w:t>
      </w:r>
      <w:r w:rsidRPr="00635A07">
        <w:rPr>
          <w:rFonts w:cstheme="minorHAnsi"/>
          <w:color w:val="000000"/>
        </w:rPr>
        <w:t>St George’s University Hospitals NHS Foundation Trust, London, UK</w:t>
      </w:r>
      <w:r w:rsidRPr="00635A07">
        <w:rPr>
          <w:rFonts w:cstheme="minorHAnsi"/>
          <w:color w:val="000000"/>
        </w:rPr>
        <w:br/>
      </w:r>
      <w:r>
        <w:rPr>
          <w:rFonts w:cstheme="minorHAnsi"/>
          <w:color w:val="000000"/>
          <w:vertAlign w:val="superscript"/>
        </w:rPr>
        <w:t>3</w:t>
      </w:r>
      <w:r>
        <w:rPr>
          <w:rFonts w:cstheme="minorHAnsi"/>
          <w:color w:val="000000"/>
        </w:rPr>
        <w:t xml:space="preserve"> Patient and public collaborator</w:t>
      </w:r>
      <w:r w:rsidRPr="00635A07">
        <w:rPr>
          <w:rFonts w:cstheme="minorHAnsi"/>
          <w:color w:val="000000"/>
        </w:rPr>
        <w:br/>
      </w:r>
      <w:r>
        <w:rPr>
          <w:rFonts w:cstheme="minorHAnsi"/>
          <w:color w:val="000000"/>
          <w:vertAlign w:val="superscript"/>
        </w:rPr>
        <w:t>4</w:t>
      </w:r>
      <w:r w:rsidRPr="004B6EDF">
        <w:rPr>
          <w:rFonts w:cstheme="minorHAnsi"/>
          <w:color w:val="000000"/>
          <w:vertAlign w:val="superscript"/>
        </w:rPr>
        <w:t xml:space="preserve"> </w:t>
      </w:r>
      <w:r w:rsidRPr="004B6EDF">
        <w:rPr>
          <w:rFonts w:cstheme="minorHAnsi"/>
          <w:color w:val="000000"/>
        </w:rPr>
        <w:t>Faculty of Medicine, University of Southampton, Southampton, UK</w:t>
      </w:r>
    </w:p>
    <w:p w14:paraId="46645F79" w14:textId="7F6D594F" w:rsidR="00537EC4" w:rsidRPr="003D495F" w:rsidRDefault="003E5902" w:rsidP="00F253C7">
      <w:r w:rsidRPr="003D495F">
        <w:t>*</w:t>
      </w:r>
      <w:proofErr w:type="gramStart"/>
      <w:r w:rsidRPr="003D495F">
        <w:t>corresponding</w:t>
      </w:r>
      <w:proofErr w:type="gramEnd"/>
      <w:r w:rsidRPr="003D495F">
        <w:t xml:space="preserve"> author ORCID id 0000-0002-9852-2872</w:t>
      </w:r>
    </w:p>
    <w:p w14:paraId="57A8D552" w14:textId="1EAB6B7C" w:rsidR="00107623" w:rsidRPr="00107623" w:rsidRDefault="00107623" w:rsidP="00107623">
      <w:r>
        <w:rPr>
          <w:b/>
          <w:bCs/>
        </w:rPr>
        <w:t xml:space="preserve">Word count: </w:t>
      </w:r>
      <w:r w:rsidR="003B0E74">
        <w:t>3963</w:t>
      </w:r>
      <w:r>
        <w:t xml:space="preserve">out of maximum 4000 </w:t>
      </w:r>
      <w:r w:rsidRPr="00A65706">
        <w:rPr>
          <w:u w:val="single"/>
        </w:rPr>
        <w:t>including</w:t>
      </w:r>
      <w:r>
        <w:t xml:space="preserve"> abstract and </w:t>
      </w:r>
      <w:r w:rsidR="006F372E">
        <w:t>figure legend</w:t>
      </w:r>
      <w:r w:rsidR="006F372E">
        <w:br/>
        <w:t>N</w:t>
      </w:r>
      <w:r>
        <w:t>o more than 4 tables and figures</w:t>
      </w:r>
      <w:r w:rsidR="006F372E">
        <w:t xml:space="preserve"> </w:t>
      </w:r>
      <w:r w:rsidR="001337AE">
        <w:t>–</w:t>
      </w:r>
      <w:r w:rsidR="006F372E">
        <w:t xml:space="preserve"> ok</w:t>
      </w:r>
      <w:r w:rsidR="001337AE">
        <w:t xml:space="preserve">, </w:t>
      </w:r>
      <w:r w:rsidR="00901402">
        <w:t xml:space="preserve">3 </w:t>
      </w:r>
      <w:r w:rsidR="001337AE">
        <w:t>figures included + supplementary files</w:t>
      </w:r>
      <w:r w:rsidR="006F372E">
        <w:br/>
        <w:t>M</w:t>
      </w:r>
      <w:r w:rsidR="00112138">
        <w:t>ax 40 references</w:t>
      </w:r>
      <w:r w:rsidR="006F372E">
        <w:t xml:space="preserve"> – currently at </w:t>
      </w:r>
      <w:r w:rsidR="005D73D2">
        <w:t>49</w:t>
      </w:r>
      <w:r w:rsidR="001337AE">
        <w:t>, can reduce if needed</w:t>
      </w:r>
      <w:r w:rsidR="005D73D2">
        <w:t xml:space="preserve"> but this paper does include a review of imple</w:t>
      </w:r>
      <w:r w:rsidR="00901402">
        <w:t xml:space="preserve">mentation science frameworks and approaches as well as citations for relevant papers regarding Lynch cancer risks and national guideline therefore permission to include more than 40 references is requested. </w:t>
      </w:r>
    </w:p>
    <w:p w14:paraId="7B57834E" w14:textId="77777777" w:rsidR="00A65706" w:rsidRDefault="00A65706" w:rsidP="00107623"/>
    <w:p w14:paraId="16175A52" w14:textId="6B720DB5" w:rsidR="00107623" w:rsidRDefault="00107623" w:rsidP="00107623">
      <w:pPr>
        <w:rPr>
          <w:b/>
          <w:bCs/>
        </w:rPr>
      </w:pPr>
      <w:r>
        <w:rPr>
          <w:b/>
          <w:bCs/>
        </w:rPr>
        <w:t>Abstract:</w:t>
      </w:r>
      <w:r w:rsidR="007F1D57">
        <w:rPr>
          <w:b/>
          <w:bCs/>
        </w:rPr>
        <w:t xml:space="preserve"> </w:t>
      </w:r>
    </w:p>
    <w:p w14:paraId="0A8433C9" w14:textId="02FFBDA3" w:rsidR="00C9620C" w:rsidRDefault="00107623" w:rsidP="00107623">
      <w:r>
        <w:rPr>
          <w:b/>
          <w:bCs/>
        </w:rPr>
        <w:t xml:space="preserve">Background: </w:t>
      </w:r>
      <w:r w:rsidR="00BF43E2">
        <w:t>genetic</w:t>
      </w:r>
      <w:r w:rsidR="00932BE1">
        <w:t xml:space="preserve"> testing has </w:t>
      </w:r>
      <w:r w:rsidR="00081210">
        <w:t>increased</w:t>
      </w:r>
      <w:r w:rsidR="00932BE1">
        <w:t xml:space="preserve"> without corresponding growth in </w:t>
      </w:r>
      <w:r w:rsidR="00DF0FFE">
        <w:t>genetics/oncology workforces</w:t>
      </w:r>
      <w:r w:rsidR="00932BE1">
        <w:t xml:space="preserve">. </w:t>
      </w:r>
      <w:r w:rsidR="00081210">
        <w:t>R</w:t>
      </w:r>
      <w:r w:rsidR="00932BE1">
        <w:t>esources including</w:t>
      </w:r>
      <w:r w:rsidR="00BD6BC8">
        <w:t xml:space="preserve"> Patient Decision Aids (</w:t>
      </w:r>
      <w:proofErr w:type="spellStart"/>
      <w:r w:rsidR="00BD6BC8">
        <w:t>PtDA</w:t>
      </w:r>
      <w:proofErr w:type="spellEnd"/>
      <w:r w:rsidR="00BD6BC8">
        <w:t>)</w:t>
      </w:r>
      <w:r w:rsidR="00932BE1">
        <w:t xml:space="preserve"> </w:t>
      </w:r>
      <w:r w:rsidR="00C8450A">
        <w:t>are</w:t>
      </w:r>
      <w:r w:rsidR="00932BE1">
        <w:t xml:space="preserve"> useful</w:t>
      </w:r>
      <w:r w:rsidR="00081210">
        <w:t xml:space="preserve"> </w:t>
      </w:r>
      <w:r w:rsidR="00932BE1">
        <w:t xml:space="preserve">and valued by patients and clinicians to provide information and complement shared decision-making. Despite their promise, few </w:t>
      </w:r>
      <w:proofErr w:type="spellStart"/>
      <w:r w:rsidR="00BD6BC8">
        <w:t>PtDA</w:t>
      </w:r>
      <w:proofErr w:type="spellEnd"/>
      <w:r w:rsidR="00932BE1">
        <w:t xml:space="preserve"> have been </w:t>
      </w:r>
      <w:r w:rsidR="00B22605">
        <w:t>developed</w:t>
      </w:r>
      <w:r w:rsidR="00932BE1">
        <w:t xml:space="preserve"> for patients with genetic cancer susceptibility </w:t>
      </w:r>
      <w:r w:rsidR="00DF0FFE">
        <w:t>facing</w:t>
      </w:r>
      <w:r w:rsidR="007F1D57">
        <w:t xml:space="preserve"> </w:t>
      </w:r>
      <w:r w:rsidR="001D5998">
        <w:t>difficult</w:t>
      </w:r>
      <w:r w:rsidR="007F1D57">
        <w:t xml:space="preserve"> decisions about risk management. </w:t>
      </w:r>
      <w:r w:rsidR="00E41D91">
        <w:t xml:space="preserve">We aimed to </w:t>
      </w:r>
      <w:r w:rsidR="00B22605">
        <w:t>fill this gap</w:t>
      </w:r>
      <w:r w:rsidR="006F372E">
        <w:t xml:space="preserve"> in care</w:t>
      </w:r>
      <w:r w:rsidR="00B22605">
        <w:t xml:space="preserve">, partnering with </w:t>
      </w:r>
      <w:r w:rsidR="00A91F36">
        <w:t>patients</w:t>
      </w:r>
      <w:r w:rsidR="00B22605">
        <w:t xml:space="preserve"> from the earliest stages of project conception. </w:t>
      </w:r>
    </w:p>
    <w:p w14:paraId="176AD5F6" w14:textId="6D7BFC56" w:rsidR="00986838" w:rsidRDefault="00107623" w:rsidP="00107623">
      <w:r>
        <w:rPr>
          <w:b/>
          <w:bCs/>
        </w:rPr>
        <w:t xml:space="preserve">Methods: </w:t>
      </w:r>
      <w:r w:rsidR="00932BE1">
        <w:t xml:space="preserve">we </w:t>
      </w:r>
      <w:r w:rsidR="00081210">
        <w:t>codesigned</w:t>
      </w:r>
      <w:r w:rsidR="00932BE1">
        <w:t xml:space="preserve"> </w:t>
      </w:r>
      <w:r w:rsidR="00624AEC">
        <w:t xml:space="preserve">Lynch Choices, </w:t>
      </w:r>
      <w:r w:rsidR="00932BE1">
        <w:t xml:space="preserve">a </w:t>
      </w:r>
      <w:proofErr w:type="spellStart"/>
      <w:r w:rsidR="00BD6BC8">
        <w:t>PtDA</w:t>
      </w:r>
      <w:proofErr w:type="spellEnd"/>
      <w:r w:rsidR="00932BE1">
        <w:t xml:space="preserve"> (interactive, personalised website/booklet</w:t>
      </w:r>
      <w:r w:rsidR="00624AEC">
        <w:t>)</w:t>
      </w:r>
      <w:r w:rsidR="007F1D57">
        <w:t xml:space="preserve"> for </w:t>
      </w:r>
      <w:r w:rsidR="00D57E69">
        <w:t xml:space="preserve">families with Lynch Syndrome. </w:t>
      </w:r>
      <w:r w:rsidR="00A91F36">
        <w:t>This</w:t>
      </w:r>
      <w:r w:rsidR="007F1D57">
        <w:t xml:space="preserve"> will later be adapted for other conditions</w:t>
      </w:r>
      <w:r w:rsidR="00C8450A">
        <w:t xml:space="preserve">. </w:t>
      </w:r>
      <w:r w:rsidR="00675125">
        <w:t xml:space="preserve">In addition to a Patient Reference Panel, we purposively invited a large, international stakeholder </w:t>
      </w:r>
      <w:r w:rsidR="00624AEC">
        <w:t>panel</w:t>
      </w:r>
      <w:r w:rsidR="00675125">
        <w:t xml:space="preserve"> including patient groups, charities, public bodies</w:t>
      </w:r>
      <w:r w:rsidR="006F372E">
        <w:t>,</w:t>
      </w:r>
      <w:r w:rsidR="00BD6BC8">
        <w:t xml:space="preserve"> </w:t>
      </w:r>
      <w:r w:rsidR="00675125">
        <w:t>clinical</w:t>
      </w:r>
      <w:r w:rsidR="006F372E">
        <w:t xml:space="preserve"> and </w:t>
      </w:r>
      <w:r w:rsidR="00675125">
        <w:t>academic experts</w:t>
      </w:r>
      <w:r w:rsidR="007F1D57">
        <w:t>.</w:t>
      </w:r>
      <w:r w:rsidR="00112138">
        <w:t xml:space="preserve"> I</w:t>
      </w:r>
      <w:r w:rsidR="007F1D57">
        <w:t>mplementation strategies</w:t>
      </w:r>
      <w:r w:rsidR="00BD6BC8">
        <w:t xml:space="preserve"> and</w:t>
      </w:r>
      <w:r w:rsidR="007F1D57">
        <w:t xml:space="preserve"> frameworks were employed</w:t>
      </w:r>
      <w:r w:rsidR="00C8450A">
        <w:t xml:space="preserve"> to identify barriers and facilitators and maximise </w:t>
      </w:r>
      <w:r w:rsidR="00A91F36">
        <w:t xml:space="preserve">uptake </w:t>
      </w:r>
      <w:r w:rsidR="00C8450A">
        <w:t>potential</w:t>
      </w:r>
      <w:r w:rsidR="007F1D57">
        <w:t>.</w:t>
      </w:r>
      <w:r w:rsidR="00081210">
        <w:t xml:space="preserve"> P</w:t>
      </w:r>
      <w:r w:rsidR="00D5016F">
        <w:t xml:space="preserve">atient/stakeholder feedback </w:t>
      </w:r>
      <w:r w:rsidR="00081210">
        <w:t xml:space="preserve">was </w:t>
      </w:r>
      <w:r w:rsidR="00D5016F">
        <w:t>incorporated in a transparent Table of Changes using the Person-Based Approach.</w:t>
      </w:r>
      <w:r w:rsidR="007F1D57">
        <w:t xml:space="preserve"> </w:t>
      </w:r>
      <w:r w:rsidR="00A91F36">
        <w:t>Patient f</w:t>
      </w:r>
      <w:r w:rsidR="007F1D57">
        <w:t xml:space="preserve">unding was </w:t>
      </w:r>
      <w:r w:rsidR="00A91F36">
        <w:t>provided,</w:t>
      </w:r>
      <w:r w:rsidR="007F1D57">
        <w:t xml:space="preserve"> and a publication policy agreed with stakeholders. Additional grant funding facilitated </w:t>
      </w:r>
      <w:r w:rsidR="00543400">
        <w:t>partnerships with</w:t>
      </w:r>
      <w:r w:rsidR="007F1D57">
        <w:t xml:space="preserve"> underserved communities. </w:t>
      </w:r>
    </w:p>
    <w:p w14:paraId="18F0C539" w14:textId="6972726E" w:rsidR="00107623" w:rsidRPr="007F1D57" w:rsidRDefault="00107623" w:rsidP="00107623">
      <w:r>
        <w:rPr>
          <w:b/>
          <w:bCs/>
        </w:rPr>
        <w:t>Conclusions:</w:t>
      </w:r>
      <w:r w:rsidR="007F1D57">
        <w:rPr>
          <w:b/>
          <w:bCs/>
        </w:rPr>
        <w:t xml:space="preserve"> </w:t>
      </w:r>
      <w:r w:rsidR="00BD6BC8">
        <w:t>Creating an effective</w:t>
      </w:r>
      <w:r w:rsidR="00A91F36">
        <w:t xml:space="preserve">, </w:t>
      </w:r>
      <w:r w:rsidR="00BD6BC8">
        <w:t xml:space="preserve">engaging </w:t>
      </w:r>
      <w:proofErr w:type="spellStart"/>
      <w:r w:rsidR="00D87B16">
        <w:t>PtDA</w:t>
      </w:r>
      <w:proofErr w:type="spellEnd"/>
      <w:r w:rsidR="00BD6BC8">
        <w:t xml:space="preserve"> is not enough. Systematic uptake in real world clinical practice, with its challenges and resource limitations, is needed </w:t>
      </w:r>
      <w:r w:rsidR="00D87B16">
        <w:t>to</w:t>
      </w:r>
      <w:r w:rsidR="00BD6BC8">
        <w:t xml:space="preserve"> optimise benefit to patients and clinicians. </w:t>
      </w:r>
      <w:r w:rsidR="00986838">
        <w:t xml:space="preserve">Implementation science methods should be applied from the earliest stages of codesign of a </w:t>
      </w:r>
      <w:proofErr w:type="spellStart"/>
      <w:r w:rsidR="00986838">
        <w:t>PtDA</w:t>
      </w:r>
      <w:proofErr w:type="spellEnd"/>
      <w:r w:rsidR="00986838">
        <w:t xml:space="preserve">, involving patients who will use the resource and a wide range of stakeholders. </w:t>
      </w:r>
      <w:r w:rsidR="00986838">
        <w:lastRenderedPageBreak/>
        <w:t xml:space="preserve">Assessment of speed and breadth of dissemination and usage will be collected to further evidence the benefit of embedding implementation </w:t>
      </w:r>
      <w:r w:rsidR="00DF0FFE">
        <w:t xml:space="preserve">science </w:t>
      </w:r>
      <w:r w:rsidR="00986838">
        <w:t>methods from the outset.</w:t>
      </w:r>
    </w:p>
    <w:p w14:paraId="5143AB64" w14:textId="77777777" w:rsidR="00537EC4" w:rsidRDefault="00537EC4" w:rsidP="00F253C7">
      <w:pPr>
        <w:rPr>
          <w:b/>
          <w:bCs/>
        </w:rPr>
      </w:pPr>
    </w:p>
    <w:p w14:paraId="06B42CEE" w14:textId="49F278C0" w:rsidR="00F253C7" w:rsidRPr="00537EC4" w:rsidRDefault="00F253C7" w:rsidP="00F253C7">
      <w:r>
        <w:rPr>
          <w:b/>
          <w:bCs/>
        </w:rPr>
        <w:t xml:space="preserve">Keywords: </w:t>
      </w:r>
      <w:r w:rsidR="00537EC4">
        <w:t>cancer genetics,</w:t>
      </w:r>
      <w:r w:rsidR="005E0249">
        <w:t xml:space="preserve"> codesign, decision support intervention, implementation science, patient decision aid, </w:t>
      </w:r>
      <w:r w:rsidR="00B92DE2">
        <w:t>psychosocial support</w:t>
      </w:r>
      <w:r w:rsidR="005E0249">
        <w:t>, translation of research to clinical practice</w:t>
      </w:r>
    </w:p>
    <w:p w14:paraId="5B05D720" w14:textId="691A22BE" w:rsidR="00F253C7" w:rsidRDefault="00F253C7" w:rsidP="00F253C7">
      <w:pPr>
        <w:rPr>
          <w:b/>
          <w:bCs/>
        </w:rPr>
      </w:pPr>
    </w:p>
    <w:p w14:paraId="0E44AD47" w14:textId="61A55690" w:rsidR="00F253C7" w:rsidRDefault="00F253C7" w:rsidP="007A3552">
      <w:pPr>
        <w:spacing w:line="480" w:lineRule="auto"/>
        <w:rPr>
          <w:b/>
          <w:bCs/>
        </w:rPr>
      </w:pPr>
      <w:r>
        <w:rPr>
          <w:b/>
          <w:bCs/>
        </w:rPr>
        <w:t>BACKGROUND</w:t>
      </w:r>
    </w:p>
    <w:p w14:paraId="1EF6CC99" w14:textId="13142A26" w:rsidR="00B92DE2" w:rsidRDefault="00B92DE2" w:rsidP="007A3552">
      <w:pPr>
        <w:spacing w:line="480" w:lineRule="auto"/>
      </w:pPr>
      <w:r>
        <w:t xml:space="preserve">Decision support interventions including patient decision aids </w:t>
      </w:r>
      <w:r w:rsidR="0014218E">
        <w:t>(</w:t>
      </w:r>
      <w:proofErr w:type="spellStart"/>
      <w:r w:rsidR="0014218E">
        <w:t>PtDA</w:t>
      </w:r>
      <w:proofErr w:type="spellEnd"/>
      <w:r w:rsidR="0014218E">
        <w:t xml:space="preserve">) </w:t>
      </w:r>
      <w:r>
        <w:t xml:space="preserve">have been shown to help people feel more informed, take into account their personal values and </w:t>
      </w:r>
      <w:r w:rsidR="0054467D">
        <w:t xml:space="preserve">deliberate more </w:t>
      </w:r>
      <w:r>
        <w:t>about difficult decisions</w:t>
      </w:r>
      <w:r w:rsidR="005A2C71">
        <w:t xml:space="preserve"> when compared to usual care across a range of medical settings</w:t>
      </w:r>
      <w:r w:rsidR="00EA1A9C">
        <w:t xml:space="preserve"> </w:t>
      </w:r>
      <w:r>
        <w:fldChar w:fldCharType="begin"/>
      </w:r>
      <w:r w:rsidR="008A25AA">
        <w:instrText xml:space="preserve"> ADDIN EN.CITE &lt;EndNote&gt;&lt;Cite&gt;&lt;Author&gt;Stacey&lt;/Author&gt;&lt;Year&gt;2017&lt;/Year&gt;&lt;RecNum&gt;96&lt;/RecNum&gt;&lt;DisplayText&gt;(1)&lt;/DisplayText&gt;&lt;record&gt;&lt;rec-number&gt;96&lt;/rec-number&gt;&lt;foreign-keys&gt;&lt;key app="EN" db-id="95vf09eauas5xfex25rx0az5p2f2vearw0tr" timestamp="1608138283"&gt;96&lt;/key&gt;&lt;/foreign-keys&gt;&lt;ref-type name="Journal Article"&gt;17&lt;/ref-type&gt;&lt;contributors&gt;&lt;authors&gt;&lt;author&gt;Stacey, D.&lt;/author&gt;&lt;author&gt;Legare, F.&lt;/author&gt;&lt;author&gt;Lewis, K.&lt;/author&gt;&lt;author&gt;Barry, M. J.&lt;/author&gt;&lt;author&gt;Bennett, C. L.&lt;/author&gt;&lt;author&gt;Eden, K. B.&lt;/author&gt;&lt;author&gt;Holmes-Rovner, M.&lt;/author&gt;&lt;author&gt;Llewellyn-Thomas, H.&lt;/author&gt;&lt;author&gt;Lyddiatt, A.&lt;/author&gt;&lt;author&gt;Thomson, R.&lt;/author&gt;&lt;author&gt;Trevena, L.&lt;/author&gt;&lt;/authors&gt;&lt;/contributors&gt;&lt;titles&gt;&lt;title&gt;Decision aids for people facing health treatment or screening decisions&lt;/title&gt;&lt;secondary-title&gt;Cochrane Database of Systematic Reviews&lt;/secondary-title&gt;&lt;short-title&gt;Decision aids for people facing health treatment or screening decisions&lt;/short-title&gt;&lt;/titles&gt;&lt;periodical&gt;&lt;full-title&gt;Cochrane Database of Systematic Reviews&lt;/full-title&gt;&lt;/periodical&gt;&lt;number&gt;4&lt;/number&gt;&lt;dates&gt;&lt;year&gt;2017&lt;/year&gt;&lt;/dates&gt;&lt;isbn&gt;1469-493X&lt;/isbn&gt;&lt;accession-num&gt;WOS:000400759700005&lt;/accession-num&gt;&lt;urls&gt;&lt;related-urls&gt;&lt;url&gt;&amp;lt;Go to ISI&amp;gt;://WOS:000400759700005&lt;/url&gt;&lt;/related-urls&gt;&lt;/urls&gt;&lt;custom7&gt;Cd001431&lt;/custom7&gt;&lt;electronic-resource-num&gt;10.1002/14651858.CD001431.pub5&lt;/electronic-resource-num&gt;&lt;/record&gt;&lt;/Cite&gt;&lt;/EndNote&gt;</w:instrText>
      </w:r>
      <w:r>
        <w:fldChar w:fldCharType="separate"/>
      </w:r>
      <w:r w:rsidR="008A25AA">
        <w:rPr>
          <w:noProof/>
        </w:rPr>
        <w:t>(1)</w:t>
      </w:r>
      <w:r>
        <w:fldChar w:fldCharType="end"/>
      </w:r>
      <w:r>
        <w:t xml:space="preserve">. </w:t>
      </w:r>
      <w:r w:rsidR="00595EA6">
        <w:t xml:space="preserve">Although robust evidence has been gathered about usefulness and acceptability of </w:t>
      </w:r>
      <w:proofErr w:type="spellStart"/>
      <w:r w:rsidR="0014218E">
        <w:t>PtDA</w:t>
      </w:r>
      <w:proofErr w:type="spellEnd"/>
      <w:r w:rsidR="00595EA6">
        <w:t xml:space="preserve">, successful clinical implementation </w:t>
      </w:r>
      <w:r w:rsidR="00ED4A41">
        <w:t>appears to have</w:t>
      </w:r>
      <w:r w:rsidR="00595EA6">
        <w:t xml:space="preserve"> been limited, which prevents patients having the chance to benefit from them. The reasons for this are likely </w:t>
      </w:r>
      <w:r w:rsidR="0054467D">
        <w:t>multifactorial, including</w:t>
      </w:r>
      <w:r w:rsidR="00595EA6">
        <w:t xml:space="preserve"> challenges keeping digital interventions up</w:t>
      </w:r>
      <w:r w:rsidR="00EA1A9C">
        <w:t>-</w:t>
      </w:r>
      <w:r w:rsidR="00595EA6">
        <w:t>to</w:t>
      </w:r>
      <w:r w:rsidR="00EA1A9C">
        <w:t>-</w:t>
      </w:r>
      <w:r w:rsidR="00595EA6">
        <w:t xml:space="preserve">date, securely hosted and accessible to the target population as well as resource limitations for healthcare professionals to </w:t>
      </w:r>
      <w:r w:rsidR="0014218E">
        <w:t xml:space="preserve">train and </w:t>
      </w:r>
      <w:r w:rsidR="004E7B2F">
        <w:t>engage</w:t>
      </w:r>
      <w:r w:rsidR="00595EA6">
        <w:t xml:space="preserve"> with the </w:t>
      </w:r>
      <w:proofErr w:type="spellStart"/>
      <w:r w:rsidR="0014218E">
        <w:t>PtDA</w:t>
      </w:r>
      <w:proofErr w:type="spellEnd"/>
      <w:r w:rsidR="00595EA6">
        <w:t xml:space="preserve"> and signpost patients. This is despite national </w:t>
      </w:r>
      <w:r w:rsidR="004E7B2F">
        <w:t>guidance</w:t>
      </w:r>
      <w:r w:rsidR="00595EA6">
        <w:t xml:space="preserve"> </w:t>
      </w:r>
      <w:r w:rsidR="00595EA6">
        <w:fldChar w:fldCharType="begin"/>
      </w:r>
      <w:r w:rsidR="008A25AA">
        <w:instrText xml:space="preserve"> ADDIN EN.CITE &lt;EndNote&gt;&lt;Cite&gt;&lt;Author&gt;Excellence&lt;/Author&gt;&lt;Year&gt;2021&lt;/Year&gt;&lt;RecNum&gt;467&lt;/RecNum&gt;&lt;DisplayText&gt;(2, 3)&lt;/DisplayText&gt;&lt;record&gt;&lt;rec-number&gt;467&lt;/rec-number&gt;&lt;foreign-keys&gt;&lt;key app="EN" db-id="95vf09eauas5xfex25rx0az5p2f2vearw0tr" timestamp="1690725087"&gt;467&lt;/key&gt;&lt;/foreign-keys&gt;&lt;ref-type name="Government Document"&gt;46&lt;/ref-type&gt;&lt;contributors&gt;&lt;authors&gt;&lt;author&gt;National Institute for Health and Care and Excellence&lt;/author&gt;&lt;/authors&gt;&lt;/contributors&gt;&lt;titles&gt;&lt;title&gt;[NG197] Shared decision making&lt;/title&gt;&lt;/titles&gt;&lt;dates&gt;&lt;year&gt;2021&lt;/year&gt;&lt;/dates&gt;&lt;urls&gt;&lt;related-urls&gt;&lt;url&gt;https://www.nice.org.uk/guidance/ng197&lt;/url&gt;&lt;/related-urls&gt;&lt;/urls&gt;&lt;access-date&gt;30/07/2023&lt;/access-date&gt;&lt;/record&gt;&lt;/Cite&gt;&lt;Cite&gt;&lt;Author&gt;England&lt;/Author&gt;&lt;Year&gt;2019&lt;/Year&gt;&lt;RecNum&gt;294&lt;/RecNum&gt;&lt;record&gt;&lt;rec-number&gt;294&lt;/rec-number&gt;&lt;foreign-keys&gt;&lt;key app="EN" db-id="95vf09eauas5xfex25rx0az5p2f2vearw0tr" timestamp="1626793733"&gt;294&lt;/key&gt;&lt;/foreign-keys&gt;&lt;ref-type name="Government Document"&gt;46&lt;/ref-type&gt;&lt;contributors&gt;&lt;authors&gt;&lt;author&gt;England, N. H. S.&lt;/author&gt;&lt;/authors&gt;&lt;/contributors&gt;&lt;titles&gt;&lt;title&gt;Universal Personalised Care: Implementing the Comprehensive Model&lt;/title&gt;&lt;/titles&gt;&lt;dates&gt;&lt;year&gt;2019&lt;/year&gt;&lt;/dates&gt;&lt;urls&gt;&lt;related-urls&gt;&lt;url&gt;https://www.england.nhs.uk/publication/universal-personalised-care-implementing-the-comprehensive-model/&lt;/url&gt;&lt;/related-urls&gt;&lt;/urls&gt;&lt;access-date&gt;20/07/2021&lt;/access-date&gt;&lt;/record&gt;&lt;/Cite&gt;&lt;/EndNote&gt;</w:instrText>
      </w:r>
      <w:r w:rsidR="00595EA6">
        <w:fldChar w:fldCharType="separate"/>
      </w:r>
      <w:r w:rsidR="008A25AA">
        <w:rPr>
          <w:noProof/>
        </w:rPr>
        <w:t>(2, 3)</w:t>
      </w:r>
      <w:r w:rsidR="00595EA6">
        <w:fldChar w:fldCharType="end"/>
      </w:r>
      <w:r w:rsidR="00B22B84">
        <w:t xml:space="preserve"> and expert recommendations </w:t>
      </w:r>
      <w:r w:rsidR="00B22B84">
        <w:fldChar w:fldCharType="begin">
          <w:fldData xml:space="preserve">PEVuZE5vdGU+PENpdGU+PEF1dGhvcj5CcmF2bzwvQXV0aG9yPjxZZWFyPjIwMjI8L1llYXI+PFJl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</w:fldData>
        </w:fldChar>
      </w:r>
      <w:r w:rsidR="008A25AA">
        <w:instrText xml:space="preserve"> ADDIN EN.CITE </w:instrText>
      </w:r>
      <w:r w:rsidR="008A25AA">
        <w:fldChar w:fldCharType="begin">
          <w:fldData xml:space="preserve">PEVuZE5vdGU+PENpdGU+PEF1dGhvcj5CcmF2bzwvQXV0aG9yPjxZZWFyPjIwMjI8L1llYXI+PFJl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</w:fldData>
        </w:fldChar>
      </w:r>
      <w:r w:rsidR="008A25AA">
        <w:instrText xml:space="preserve"> ADDIN EN.CITE.DATA </w:instrText>
      </w:r>
      <w:r w:rsidR="008A25AA">
        <w:fldChar w:fldCharType="end"/>
      </w:r>
      <w:r w:rsidR="00B22B84">
        <w:fldChar w:fldCharType="separate"/>
      </w:r>
      <w:r w:rsidR="008A25AA">
        <w:rPr>
          <w:noProof/>
        </w:rPr>
        <w:t>(4-9)</w:t>
      </w:r>
      <w:r w:rsidR="00B22B84">
        <w:fldChar w:fldCharType="end"/>
      </w:r>
      <w:r w:rsidR="00B22B84">
        <w:t xml:space="preserve"> supporting the widespread use of shared decision</w:t>
      </w:r>
      <w:r w:rsidR="00813F18">
        <w:t>-</w:t>
      </w:r>
      <w:r w:rsidR="00B22B84">
        <w:t xml:space="preserve">making between patients and healthcare professionals, including the use of </w:t>
      </w:r>
      <w:proofErr w:type="spellStart"/>
      <w:r w:rsidR="0014218E">
        <w:t>PtDA</w:t>
      </w:r>
      <w:proofErr w:type="spellEnd"/>
      <w:r w:rsidR="00B22B84">
        <w:t xml:space="preserve"> where appropriate</w:t>
      </w:r>
      <w:r w:rsidR="00160D6E">
        <w:t xml:space="preserve">. </w:t>
      </w:r>
    </w:p>
    <w:p w14:paraId="1DD8C632" w14:textId="60AF3A69" w:rsidR="009E2E7F" w:rsidRDefault="004E7B2F" w:rsidP="007A3552">
      <w:pPr>
        <w:spacing w:line="480" w:lineRule="auto"/>
      </w:pPr>
      <w:r>
        <w:t>Patients</w:t>
      </w:r>
      <w:r w:rsidR="00ED4A41">
        <w:t xml:space="preserve"> </w:t>
      </w:r>
      <w:r w:rsidR="005E4993">
        <w:t>face complex decision</w:t>
      </w:r>
      <w:r w:rsidR="00813F18">
        <w:t>s</w:t>
      </w:r>
      <w:r w:rsidR="005E4993">
        <w:t xml:space="preserve"> regarding</w:t>
      </w:r>
      <w:r w:rsidR="00ED4A41">
        <w:t xml:space="preserve"> genetic</w:t>
      </w:r>
      <w:r w:rsidR="00BF43E2">
        <w:t xml:space="preserve"> </w:t>
      </w:r>
      <w:r w:rsidR="00ED4A41">
        <w:t xml:space="preserve">testing or making choices about cancer risk management after </w:t>
      </w:r>
      <w:r w:rsidR="005E4993">
        <w:t>receiving their genetic test results</w:t>
      </w:r>
      <w:r w:rsidR="00475783">
        <w:t>.</w:t>
      </w:r>
      <w:r w:rsidR="00D126FC">
        <w:t xml:space="preserve"> A ‘good’ decision is intricately personal </w:t>
      </w:r>
      <w:r w:rsidR="0014218E">
        <w:t xml:space="preserve">and </w:t>
      </w:r>
      <w:r w:rsidR="00D126FC">
        <w:t>based on values, priorities, life situation, tolerance for uncertainty and the influence of others</w:t>
      </w:r>
      <w:r w:rsidR="007C57E5">
        <w:t xml:space="preserve"> </w:t>
      </w:r>
      <w:r w:rsidR="007C57E5">
        <w:fldChar w:fldCharType="begin">
          <w:fldData xml:space="preserve">PEVuZE5vdGU+PENpdGU+PEF1dGhvcj5Lb2h1dDwvQXV0aG9yPjxZZWFyPjIwMjM8L1llYXI+PFJl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</w:fldData>
        </w:fldChar>
      </w:r>
      <w:r w:rsidR="007C57E5">
        <w:instrText xml:space="preserve"> ADDIN EN.CITE </w:instrText>
      </w:r>
      <w:r w:rsidR="007C57E5">
        <w:fldChar w:fldCharType="begin">
          <w:fldData xml:space="preserve">PEVuZE5vdGU+PENpdGU+PEF1dGhvcj5Lb2h1dDwvQXV0aG9yPjxZZWFyPjIwMjM8L1llYXI+PFJl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</w:fldData>
        </w:fldChar>
      </w:r>
      <w:r w:rsidR="007C57E5">
        <w:instrText xml:space="preserve"> ADDIN EN.CITE.DATA </w:instrText>
      </w:r>
      <w:r w:rsidR="007C57E5">
        <w:fldChar w:fldCharType="end"/>
      </w:r>
      <w:r w:rsidR="007C57E5">
        <w:fldChar w:fldCharType="separate"/>
      </w:r>
      <w:r w:rsidR="007C57E5">
        <w:rPr>
          <w:noProof/>
        </w:rPr>
        <w:t>(10)</w:t>
      </w:r>
      <w:r w:rsidR="007C57E5">
        <w:fldChar w:fldCharType="end"/>
      </w:r>
      <w:r w:rsidR="00D126FC">
        <w:t xml:space="preserve">. </w:t>
      </w:r>
      <w:r w:rsidR="00475783">
        <w:t xml:space="preserve">Patient-facing resources </w:t>
      </w:r>
      <w:r w:rsidR="00D126FC">
        <w:t xml:space="preserve">for genetic cancer susceptibility </w:t>
      </w:r>
      <w:r w:rsidR="00475783">
        <w:t xml:space="preserve">are </w:t>
      </w:r>
      <w:r>
        <w:t>needed to scale</w:t>
      </w:r>
      <w:r w:rsidR="0046603A">
        <w:t>-up</w:t>
      </w:r>
      <w:r>
        <w:t xml:space="preserve"> information provision</w:t>
      </w:r>
      <w:r w:rsidR="0046603A">
        <w:t>,</w:t>
      </w:r>
      <w:r w:rsidR="00475783">
        <w:t xml:space="preserve"> due to the ever-increasing amount of genetic</w:t>
      </w:r>
      <w:r w:rsidR="00EA1A9C">
        <w:t xml:space="preserve"> </w:t>
      </w:r>
      <w:r w:rsidR="00475783">
        <w:t xml:space="preserve">testing </w:t>
      </w:r>
      <w:r w:rsidR="002C4489">
        <w:t>initiated</w:t>
      </w:r>
      <w:r w:rsidR="00475783">
        <w:t xml:space="preserve"> through </w:t>
      </w:r>
      <w:r w:rsidR="002C4489">
        <w:t xml:space="preserve">universal tumour </w:t>
      </w:r>
      <w:r w:rsidR="00475783">
        <w:t>screening</w:t>
      </w:r>
      <w:r w:rsidR="007C57E5">
        <w:t xml:space="preserve"> </w:t>
      </w:r>
      <w:r w:rsidR="00475783">
        <w:fldChar w:fldCharType="begin">
          <w:fldData xml:space="preserve">PEVuZE5vdGU+PENpdGU+PEF1dGhvcj5NYW5kZWxrZXI8L0F1dGhvcj48WWVhcj4yMDE5PC9ZZWFy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</w:fldData>
        </w:fldChar>
      </w:r>
      <w:r w:rsidR="007C57E5">
        <w:instrText xml:space="preserve"> ADDIN EN.CITE </w:instrText>
      </w:r>
      <w:r w:rsidR="007C57E5">
        <w:fldChar w:fldCharType="begin">
          <w:fldData xml:space="preserve">PEVuZE5vdGU+PENpdGU+PEF1dGhvcj5NYW5kZWxrZXI8L0F1dGhvcj48WWVhcj4yMDE5PC9ZZWFy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</w:fldData>
        </w:fldChar>
      </w:r>
      <w:r w:rsidR="007C57E5">
        <w:instrText xml:space="preserve"> ADDIN EN.CITE.DATA </w:instrText>
      </w:r>
      <w:r w:rsidR="007C57E5">
        <w:fldChar w:fldCharType="end"/>
      </w:r>
      <w:r w:rsidR="00475783">
        <w:fldChar w:fldCharType="separate"/>
      </w:r>
      <w:r w:rsidR="007C57E5">
        <w:rPr>
          <w:noProof/>
        </w:rPr>
        <w:t>(11-13)</w:t>
      </w:r>
      <w:r w:rsidR="00475783">
        <w:fldChar w:fldCharType="end"/>
      </w:r>
      <w:r w:rsidR="00475783">
        <w:t xml:space="preserve"> ‘mainstreaming’ beyond the traditional clinical genetics setting to point of care testing in oncology clinics </w:t>
      </w:r>
      <w:r w:rsidR="00475783">
        <w:fldChar w:fldCharType="begin">
          <w:fldData xml:space="preserve">PEVuZE5vdGU+PENpdGU+PEF1dGhvcj5CdXJ0b248L0F1dGhvcj48WWVhcj4yMDE3PC9ZZWFyPjxS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</w:fldData>
        </w:fldChar>
      </w:r>
      <w:r w:rsidR="007C57E5">
        <w:instrText xml:space="preserve"> ADDIN EN.CITE </w:instrText>
      </w:r>
      <w:r w:rsidR="007C57E5">
        <w:fldChar w:fldCharType="begin">
          <w:fldData xml:space="preserve">PEVuZE5vdGU+PENpdGU+PEF1dGhvcj5CdXJ0b248L0F1dGhvcj48WWVhcj4yMDE3PC9ZZWFyPjxS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</w:fldData>
        </w:fldChar>
      </w:r>
      <w:r w:rsidR="007C57E5">
        <w:instrText xml:space="preserve"> ADDIN EN.CITE.DATA </w:instrText>
      </w:r>
      <w:r w:rsidR="007C57E5">
        <w:fldChar w:fldCharType="end"/>
      </w:r>
      <w:r w:rsidR="00475783">
        <w:fldChar w:fldCharType="separate"/>
      </w:r>
      <w:r w:rsidR="007C57E5">
        <w:rPr>
          <w:noProof/>
        </w:rPr>
        <w:t>(14-18)</w:t>
      </w:r>
      <w:r w:rsidR="00475783">
        <w:fldChar w:fldCharType="end"/>
      </w:r>
      <w:r w:rsidR="00BF43E2">
        <w:t xml:space="preserve"> and additional findings in cancer susceptibility genes </w:t>
      </w:r>
      <w:r w:rsidR="0054467D">
        <w:t>from</w:t>
      </w:r>
      <w:r w:rsidR="00BF43E2">
        <w:t xml:space="preserve"> (whole genome sequencing) testing initiated for non-cancer related indications</w:t>
      </w:r>
      <w:r w:rsidR="00475783">
        <w:t xml:space="preserve">. </w:t>
      </w:r>
    </w:p>
    <w:p w14:paraId="766B971D" w14:textId="6DBB9FF4" w:rsidR="0087459D" w:rsidRDefault="009E2E7F" w:rsidP="009E2E7F">
      <w:pPr>
        <w:spacing w:line="480" w:lineRule="auto"/>
      </w:pPr>
      <w:r>
        <w:lastRenderedPageBreak/>
        <w:t xml:space="preserve">Despite their potential usefulness and acceptability to patients and clinicians, a recent systematic literature review </w:t>
      </w:r>
      <w:r w:rsidR="0046603A">
        <w:t xml:space="preserve">of </w:t>
      </w:r>
      <w:r w:rsidR="00B22605">
        <w:t>decision support resources for genetic testing or cancer risk management</w:t>
      </w:r>
      <w:r w:rsidR="0046603A">
        <w:t xml:space="preserve"> </w:t>
      </w:r>
      <w:r>
        <w:t xml:space="preserve">did not identify any </w:t>
      </w:r>
      <w:proofErr w:type="spellStart"/>
      <w:r w:rsidR="0046603A">
        <w:t>PtDA</w:t>
      </w:r>
      <w:proofErr w:type="spellEnd"/>
      <w:r w:rsidR="0087459D">
        <w:t xml:space="preserve"> </w:t>
      </w:r>
      <w:r w:rsidR="00B22605">
        <w:t xml:space="preserve">for patients with a genetic </w:t>
      </w:r>
      <w:r w:rsidR="005E367D">
        <w:t xml:space="preserve">cancer </w:t>
      </w:r>
      <w:r w:rsidR="00B22605">
        <w:t xml:space="preserve">susceptibility </w:t>
      </w:r>
      <w:r w:rsidR="005E367D">
        <w:t>that were suitable</w:t>
      </w:r>
      <w:r w:rsidR="0087459D">
        <w:t xml:space="preserve"> for clinical implementation</w:t>
      </w:r>
      <w:r>
        <w:t xml:space="preserve"> </w:t>
      </w:r>
      <w:r>
        <w:fldChar w:fldCharType="begin"/>
      </w:r>
      <w:r w:rsidR="007C57E5">
        <w:instrText xml:space="preserve"> ADDIN EN.CITE &lt;EndNote&gt;&lt;Cite&gt;&lt;Author&gt;Kohut&lt;/Author&gt;&lt;Year&gt;2023&lt;/Year&gt;&lt;RecNum&gt;457&lt;/RecNum&gt;&lt;DisplayText&gt;(19)&lt;/DisplayText&gt;&lt;record&gt;&lt;rec-number&gt;457&lt;/rec-number&gt;&lt;foreign-keys&gt;&lt;key app="EN" db-id="95vf09eauas5xfex25rx0az5p2f2vearw0tr" timestamp="1685524920"&gt;457&lt;/key&gt;&lt;/foreign-keys&gt;&lt;ref-type name="Journal Article"&gt;17&lt;/ref-type&gt;&lt;contributors&gt;&lt;authors&gt;&lt;author&gt;Kohut,Kelly&lt;/author&gt;&lt;author&gt;Morton,Kate&lt;/author&gt;&lt;author&gt;Turner,Lesley&lt;/author&gt;&lt;author&gt;Shepherd,Jonathan&lt;/author&gt;&lt;author&gt;Fenerty,Vicky&lt;/author&gt;&lt;author&gt;Woods,Lois&lt;/author&gt;&lt;author&gt;Grimmett,Chloe&lt;/author&gt;&lt;author&gt;Eccles,Diana M.&lt;/author&gt;&lt;author&gt;Foster,Claire&lt;/author&gt;&lt;/authors&gt;&lt;/contributors&gt;&lt;titles&gt;&lt;title&gt;Patient decision support resources inform decisions about cancer susceptibility genetic testing and risk management: a systematic review of patient impact and experience&lt;/title&gt;&lt;secondary-title&gt;Frontiers in Health Services&lt;/secondary-title&gt;&lt;short-title&gt;Decision support resources systematic review&lt;/short-title&gt;&lt;/titles&gt;&lt;periodical&gt;&lt;full-title&gt;Frontiers in Health Services&lt;/full-title&gt;&lt;/periodical&gt;&lt;volume&gt;3&lt;/volume&gt;&lt;keywords&gt;&lt;keyword&gt;cancer genetics,Genetic counselling,patient decision aid,Shared decisionmaking,Decision Support&lt;/keyword&gt;&lt;/keywords&gt;&lt;dates&gt;&lt;year&gt;2023&lt;/year&gt;&lt;pub-dates&gt;&lt;date&gt;2023-May-31&lt;/date&gt;&lt;/pub-dates&gt;&lt;/dates&gt;&lt;isbn&gt;2813-0146&lt;/isbn&gt;&lt;work-type&gt;Systematic Review&lt;/work-type&gt;&lt;urls&gt;&lt;related-urls&gt;&lt;url&gt;https://www.frontiersin.org/articles/10.3389/frhs.2023.1092816&lt;/url&gt;&lt;/related-urls&gt;&lt;/urls&gt;&lt;electronic-resource-num&gt;10.3389/frhs.2023.1092816&lt;/electronic-resource-num&gt;&lt;language&gt;English&lt;/language&gt;&lt;/record&gt;&lt;/Cite&gt;&lt;/EndNote&gt;</w:instrText>
      </w:r>
      <w:r>
        <w:fldChar w:fldCharType="separate"/>
      </w:r>
      <w:r w:rsidR="007C57E5">
        <w:rPr>
          <w:noProof/>
        </w:rPr>
        <w:t>(19)</w:t>
      </w:r>
      <w:r>
        <w:fldChar w:fldCharType="end"/>
      </w:r>
      <w:r>
        <w:t xml:space="preserve">. Most of the published resources were focussed on breast and ovarian cancer susceptibility due to a pathogenic variant (mutation) in the </w:t>
      </w:r>
      <w:r w:rsidRPr="00475783">
        <w:rPr>
          <w:i/>
          <w:iCs/>
        </w:rPr>
        <w:t>BRCA1</w:t>
      </w:r>
      <w:r>
        <w:t xml:space="preserve"> and </w:t>
      </w:r>
      <w:r w:rsidRPr="00475783">
        <w:rPr>
          <w:i/>
          <w:iCs/>
        </w:rPr>
        <w:t>BRCA2</w:t>
      </w:r>
      <w:r>
        <w:t xml:space="preserve"> genes with few resources dedicated to other conditions such as Lynch syndro</w:t>
      </w:r>
      <w:r w:rsidR="00724B64">
        <w:t>m</w:t>
      </w:r>
      <w:r>
        <w:t>e</w:t>
      </w:r>
      <w:r w:rsidR="008415F5">
        <w:t xml:space="preserve"> (‘Lynch’</w:t>
      </w:r>
      <w:proofErr w:type="gramStart"/>
      <w:r w:rsidR="008415F5">
        <w:t>)</w:t>
      </w:r>
      <w:r w:rsidR="0054467D">
        <w:t xml:space="preserve">. </w:t>
      </w:r>
      <w:r w:rsidR="00724B64">
        <w:t xml:space="preserve"> </w:t>
      </w:r>
      <w:r>
        <w:t>.</w:t>
      </w:r>
      <w:proofErr w:type="gramEnd"/>
      <w:r w:rsidR="00331958">
        <w:t xml:space="preserve"> </w:t>
      </w:r>
      <w:r>
        <w:t xml:space="preserve"> </w:t>
      </w:r>
    </w:p>
    <w:p w14:paraId="045980EE" w14:textId="557A2257" w:rsidR="0054467D" w:rsidRDefault="009E2E7F" w:rsidP="009E2E7F">
      <w:pPr>
        <w:spacing w:line="480" w:lineRule="auto"/>
      </w:pPr>
      <w:r>
        <w:t xml:space="preserve">People with Lynch have </w:t>
      </w:r>
      <w:r w:rsidR="005E4993">
        <w:t>a genetic condition that can significantly increase the lifetime</w:t>
      </w:r>
      <w:r>
        <w:t xml:space="preserve"> risks for certain cancers that vary </w:t>
      </w:r>
      <w:r w:rsidR="008415F5">
        <w:t>according to</w:t>
      </w:r>
      <w:r>
        <w:t xml:space="preserve"> </w:t>
      </w:r>
      <w:r w:rsidR="008415F5">
        <w:t xml:space="preserve">which </w:t>
      </w:r>
      <w:r>
        <w:t>gene</w:t>
      </w:r>
      <w:r w:rsidR="008415F5">
        <w:t xml:space="preserve"> </w:t>
      </w:r>
      <w:r w:rsidR="00331958">
        <w:t>contains a</w:t>
      </w:r>
      <w:r w:rsidR="008415F5">
        <w:t xml:space="preserve"> pathogenic variant </w:t>
      </w:r>
      <w:r w:rsidR="00650B32">
        <w:t>(</w:t>
      </w:r>
      <w:hyperlink r:id="rId9" w:history="1">
        <w:r w:rsidR="00933BF4" w:rsidRPr="002B4237">
          <w:rPr>
            <w:rStyle w:val="Hyperlink"/>
          </w:rPr>
          <w:t>https://www.insight-database.org</w:t>
        </w:r>
      </w:hyperlink>
      <w:r w:rsidR="00650B32">
        <w:t xml:space="preserve">) </w:t>
      </w:r>
      <w:r w:rsidR="008415F5">
        <w:t>as well as the patient’s</w:t>
      </w:r>
      <w:r>
        <w:t xml:space="preserve"> age</w:t>
      </w:r>
      <w:r w:rsidR="008415F5">
        <w:t xml:space="preserve">, </w:t>
      </w:r>
      <w:r w:rsidR="00650B32">
        <w:t>sex</w:t>
      </w:r>
      <w:r w:rsidR="008415F5">
        <w:t xml:space="preserve"> and surgical/treatment history</w:t>
      </w:r>
      <w:r w:rsidR="00650B32">
        <w:t xml:space="preserve"> (</w:t>
      </w:r>
      <w:hyperlink r:id="rId10" w:history="1">
        <w:r w:rsidR="00650B32" w:rsidRPr="002B4237">
          <w:rPr>
            <w:rStyle w:val="Hyperlink"/>
          </w:rPr>
          <w:t>www.plsd.eu</w:t>
        </w:r>
      </w:hyperlink>
      <w:r w:rsidR="00650B32">
        <w:t>)</w:t>
      </w:r>
      <w:r w:rsidR="008415F5">
        <w:t xml:space="preserve">. </w:t>
      </w:r>
      <w:r w:rsidR="0054467D">
        <w:t xml:space="preserve">The cancer risks depend upon which of the mismatch repair genes is involved: </w:t>
      </w:r>
      <w:r w:rsidR="0054467D" w:rsidRPr="003D495F">
        <w:rPr>
          <w:i/>
          <w:iCs/>
        </w:rPr>
        <w:t>MSH2, MLH1, MSH6</w:t>
      </w:r>
      <w:r w:rsidR="0054467D">
        <w:t xml:space="preserve"> or </w:t>
      </w:r>
      <w:r w:rsidR="0054467D" w:rsidRPr="003D495F">
        <w:rPr>
          <w:i/>
          <w:iCs/>
        </w:rPr>
        <w:t>PMS2</w:t>
      </w:r>
      <w:r w:rsidR="0054467D">
        <w:t xml:space="preserve">. The personalised risks and choices </w:t>
      </w:r>
      <w:r w:rsidR="00B518BD">
        <w:t>are now understood to be significantly different for each of the</w:t>
      </w:r>
      <w:r w:rsidR="0054467D">
        <w:t xml:space="preserve"> four genes, leading to a recent position statement </w:t>
      </w:r>
      <w:r w:rsidR="00813F18">
        <w:t>arguing</w:t>
      </w:r>
      <w:r w:rsidR="00B518BD">
        <w:t xml:space="preserve"> </w:t>
      </w:r>
      <w:r w:rsidR="0054467D">
        <w:t xml:space="preserve">that there are four </w:t>
      </w:r>
      <w:r w:rsidR="00813F18">
        <w:t xml:space="preserve">gene-specific </w:t>
      </w:r>
      <w:r w:rsidR="0054467D">
        <w:t xml:space="preserve">Lynch syndromes </w:t>
      </w:r>
      <w:r w:rsidR="0054467D">
        <w:fldChar w:fldCharType="begin">
          <w:fldData xml:space="preserve">PEVuZE5vdGU+PENpdGU+PEF1dGhvcj5Nw7hsbGVyPC9BdXRob3I+PFllYXI+MjAyMzwvWWVhcj48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</w:fldData>
        </w:fldChar>
      </w:r>
      <w:r w:rsidR="0054467D">
        <w:instrText xml:space="preserve"> ADDIN EN.CITE </w:instrText>
      </w:r>
      <w:r w:rsidR="0054467D">
        <w:fldChar w:fldCharType="begin">
          <w:fldData xml:space="preserve">PEVuZE5vdGU+PENpdGU+PEF1dGhvcj5Nw7hsbGVyPC9BdXRob3I+PFllYXI+MjAyMzwvWWVhcj48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</w:fldData>
        </w:fldChar>
      </w:r>
      <w:r w:rsidR="0054467D">
        <w:instrText xml:space="preserve"> ADDIN EN.CITE.DATA </w:instrText>
      </w:r>
      <w:r w:rsidR="0054467D">
        <w:fldChar w:fldCharType="end"/>
      </w:r>
      <w:r w:rsidR="0054467D">
        <w:fldChar w:fldCharType="separate"/>
      </w:r>
      <w:r w:rsidR="0054467D">
        <w:rPr>
          <w:noProof/>
        </w:rPr>
        <w:t>(20)</w:t>
      </w:r>
      <w:r w:rsidR="0054467D">
        <w:fldChar w:fldCharType="end"/>
      </w:r>
      <w:r w:rsidR="0054467D">
        <w:t xml:space="preserve">. </w:t>
      </w:r>
      <w:r w:rsidR="00543400">
        <w:t xml:space="preserve">This suggested change in terminology from Lynch syndrome to Lynch syndromes illustrates one of the key design challenges for a </w:t>
      </w:r>
      <w:proofErr w:type="spellStart"/>
      <w:r w:rsidR="00543400">
        <w:t>PtDA</w:t>
      </w:r>
      <w:proofErr w:type="spellEnd"/>
      <w:r w:rsidR="00543400">
        <w:t xml:space="preserve">, to keep </w:t>
      </w:r>
      <w:proofErr w:type="gramStart"/>
      <w:r w:rsidR="00543400">
        <w:t>up-to-date</w:t>
      </w:r>
      <w:proofErr w:type="gramEnd"/>
      <w:r w:rsidR="00543400">
        <w:t xml:space="preserve"> with the rapid pace of clinically relevant research for people with Lynch. </w:t>
      </w:r>
    </w:p>
    <w:p w14:paraId="47DFB928" w14:textId="27CE85A6" w:rsidR="009E2E7F" w:rsidRDefault="005E367D" w:rsidP="009E2E7F">
      <w:pPr>
        <w:spacing w:line="480" w:lineRule="auto"/>
      </w:pPr>
      <w:r>
        <w:t>The most common L</w:t>
      </w:r>
      <w:r w:rsidR="008415F5">
        <w:t xml:space="preserve">ynch-related cancers </w:t>
      </w:r>
      <w:r>
        <w:t>are</w:t>
      </w:r>
      <w:r w:rsidR="0014218E">
        <w:t xml:space="preserve"> </w:t>
      </w:r>
      <w:r w:rsidR="009E2E7F">
        <w:t>colorectal, endometrial</w:t>
      </w:r>
      <w:r w:rsidR="008415F5">
        <w:t xml:space="preserve"> and </w:t>
      </w:r>
      <w:r w:rsidR="009E2E7F">
        <w:t>ovarian</w:t>
      </w:r>
      <w:r w:rsidR="008415F5">
        <w:t xml:space="preserve"> with other associated cancers including</w:t>
      </w:r>
      <w:r>
        <w:t xml:space="preserve"> </w:t>
      </w:r>
      <w:r w:rsidR="009E2E7F">
        <w:t>small bowel, gastric, pancreatic</w:t>
      </w:r>
      <w:r w:rsidR="008415F5">
        <w:t>, brain, skin, prostate</w:t>
      </w:r>
      <w:r w:rsidR="009E2E7F">
        <w:t xml:space="preserve"> and urinary tract</w:t>
      </w:r>
      <w:r w:rsidR="00331958">
        <w:t xml:space="preserve"> </w:t>
      </w:r>
      <w:r w:rsidR="00331958">
        <w:fldChar w:fldCharType="begin">
          <w:fldData xml:space="preserve">PEVuZE5vdGU+PENpdGU+PEF1dGhvcj5Eb21pbmd1ZXotVmFsZW50aW48L0F1dGhvcj48WWVhcj4y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==
</w:fldData>
        </w:fldChar>
      </w:r>
      <w:r w:rsidR="0054467D">
        <w:instrText xml:space="preserve"> ADDIN EN.CITE </w:instrText>
      </w:r>
      <w:r w:rsidR="0054467D">
        <w:fldChar w:fldCharType="begin">
          <w:fldData xml:space="preserve">PEVuZE5vdGU+PENpdGU+PEF1dGhvcj5Eb21pbmd1ZXotVmFsZW50aW48L0F1dGhvcj48WWVhcj4y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==
</w:fldData>
        </w:fldChar>
      </w:r>
      <w:r w:rsidR="0054467D">
        <w:instrText xml:space="preserve"> ADDIN EN.CITE.DATA </w:instrText>
      </w:r>
      <w:r w:rsidR="0054467D">
        <w:fldChar w:fldCharType="end"/>
      </w:r>
      <w:r w:rsidR="00331958">
        <w:fldChar w:fldCharType="separate"/>
      </w:r>
      <w:r w:rsidR="0054467D">
        <w:rPr>
          <w:noProof/>
        </w:rPr>
        <w:t>(21)</w:t>
      </w:r>
      <w:r w:rsidR="00331958">
        <w:fldChar w:fldCharType="end"/>
      </w:r>
      <w:r w:rsidR="009E2E7F">
        <w:t xml:space="preserve">.  There are evidence-based guidelines </w:t>
      </w:r>
      <w:r w:rsidR="008415F5">
        <w:t xml:space="preserve">for </w:t>
      </w:r>
      <w:r w:rsidR="009E2E7F">
        <w:t xml:space="preserve">treatment, surveillance and risk-reducing options </w:t>
      </w:r>
      <w:r w:rsidR="009E2E7F">
        <w:fldChar w:fldCharType="begin">
          <w:fldData xml:space="preserve">PEVuZE5vdGU+PENpdGU+PEF1dGhvcj5Dcm9zYmllPC9BdXRob3I+PFllYXI+MjAxOTwvWWVhcj48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</w:fldData>
        </w:fldChar>
      </w:r>
      <w:r w:rsidR="0054467D">
        <w:instrText xml:space="preserve"> ADDIN EN.CITE </w:instrText>
      </w:r>
      <w:r w:rsidR="0054467D">
        <w:fldChar w:fldCharType="begin">
          <w:fldData xml:space="preserve">PEVuZE5vdGU+PENpdGU+PEF1dGhvcj5Dcm9zYmllPC9BdXRob3I+PFllYXI+MjAxOTwvWWVhcj48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</w:fldData>
        </w:fldChar>
      </w:r>
      <w:r w:rsidR="0054467D">
        <w:instrText xml:space="preserve"> ADDIN EN.CITE.DATA </w:instrText>
      </w:r>
      <w:r w:rsidR="0054467D">
        <w:fldChar w:fldCharType="end"/>
      </w:r>
      <w:r w:rsidR="009E2E7F">
        <w:fldChar w:fldCharType="separate"/>
      </w:r>
      <w:r w:rsidR="0054467D">
        <w:rPr>
          <w:noProof/>
        </w:rPr>
        <w:t>(22-26)</w:t>
      </w:r>
      <w:r w:rsidR="009E2E7F">
        <w:fldChar w:fldCharType="end"/>
      </w:r>
      <w:r w:rsidR="009E2E7F">
        <w:t xml:space="preserve"> </w:t>
      </w:r>
      <w:r w:rsidR="00B518BD">
        <w:t>(</w:t>
      </w:r>
      <w:hyperlink r:id="rId11" w:history="1">
        <w:r w:rsidR="00B518BD" w:rsidRPr="00A87A6C">
          <w:rPr>
            <w:rStyle w:val="Hyperlink"/>
          </w:rPr>
          <w:t>https://www.ukcgg.org</w:t>
        </w:r>
      </w:hyperlink>
      <w:r w:rsidR="00B518BD">
        <w:t xml:space="preserve">) </w:t>
      </w:r>
      <w:r w:rsidR="009E2E7F">
        <w:t xml:space="preserve">but advice continues to evolve based on new research findings </w:t>
      </w:r>
      <w:r w:rsidR="009E2E7F">
        <w:fldChar w:fldCharType="begin">
          <w:fldData xml:space="preserve">PEVuZE5vdGU+PENpdGU+PEF1dGhvcj5GYXJoYTwvQXV0aG9yPjxZZWFyPjIwMjM8L1llYXI+PFJl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</w:fldData>
        </w:fldChar>
      </w:r>
      <w:r w:rsidR="0054467D">
        <w:instrText xml:space="preserve"> ADDIN EN.CITE </w:instrText>
      </w:r>
      <w:r w:rsidR="0054467D">
        <w:fldChar w:fldCharType="begin">
          <w:fldData xml:space="preserve">PEVuZE5vdGU+PENpdGU+PEF1dGhvcj5GYXJoYTwvQXV0aG9yPjxZZWFyPjIwMjM8L1llYXI+PFJl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</w:fldData>
        </w:fldChar>
      </w:r>
      <w:r w:rsidR="0054467D">
        <w:instrText xml:space="preserve"> ADDIN EN.CITE.DATA </w:instrText>
      </w:r>
      <w:r w:rsidR="0054467D">
        <w:fldChar w:fldCharType="end"/>
      </w:r>
      <w:r w:rsidR="009E2E7F">
        <w:fldChar w:fldCharType="separate"/>
      </w:r>
      <w:r w:rsidR="0054467D">
        <w:rPr>
          <w:noProof/>
        </w:rPr>
        <w:t>(27-30)</w:t>
      </w:r>
      <w:r w:rsidR="009E2E7F">
        <w:fldChar w:fldCharType="end"/>
      </w:r>
      <w:r w:rsidR="009E2E7F">
        <w:t xml:space="preserve"> and decisions can be difficult, especially when considered amongst </w:t>
      </w:r>
      <w:r w:rsidR="00AB5AD8">
        <w:t xml:space="preserve">patients’ </w:t>
      </w:r>
      <w:r w:rsidR="009E2E7F">
        <w:t>other priorities and values</w:t>
      </w:r>
      <w:r w:rsidR="007C57E5">
        <w:t xml:space="preserve"> </w:t>
      </w:r>
      <w:r w:rsidR="009E2E7F">
        <w:fldChar w:fldCharType="begin">
          <w:fldData xml:space="preserve">PEVuZE5vdGU+PENpdGU+PEF1dGhvcj5XYXJuZXI8L0F1dGhvcj48WWVhcj4yMDIyPC9ZZWFyPjxS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</w:fldData>
        </w:fldChar>
      </w:r>
      <w:r w:rsidR="0054467D">
        <w:instrText xml:space="preserve"> ADDIN EN.CITE </w:instrText>
      </w:r>
      <w:r w:rsidR="0054467D">
        <w:fldChar w:fldCharType="begin">
          <w:fldData xml:space="preserve">PEVuZE5vdGU+PENpdGU+PEF1dGhvcj5XYXJuZXI8L0F1dGhvcj48WWVhcj4yMDIyPC9ZZWFyPjxS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</w:fldData>
        </w:fldChar>
      </w:r>
      <w:r w:rsidR="0054467D">
        <w:instrText xml:space="preserve"> ADDIN EN.CITE.DATA </w:instrText>
      </w:r>
      <w:r w:rsidR="0054467D">
        <w:fldChar w:fldCharType="end"/>
      </w:r>
      <w:r w:rsidR="009E2E7F">
        <w:fldChar w:fldCharType="separate"/>
      </w:r>
      <w:r w:rsidR="0054467D">
        <w:rPr>
          <w:noProof/>
        </w:rPr>
        <w:t>(31-34)</w:t>
      </w:r>
      <w:r w:rsidR="009E2E7F">
        <w:fldChar w:fldCharType="end"/>
      </w:r>
      <w:r w:rsidR="009E2E7F">
        <w:t xml:space="preserve">. </w:t>
      </w:r>
      <w:r w:rsidR="00B838D9">
        <w:t xml:space="preserve">Traditionally, people with Lynch and other genetic cancer susceptibilities have been tested and supported with multiple in-person clinic appointments involving </w:t>
      </w:r>
      <w:r w:rsidR="007C57E5">
        <w:t>tailored</w:t>
      </w:r>
      <w:r w:rsidR="00B838D9">
        <w:t xml:space="preserve"> genetic </w:t>
      </w:r>
      <w:proofErr w:type="spellStart"/>
      <w:r w:rsidR="00B838D9">
        <w:t>counselling</w:t>
      </w:r>
      <w:r w:rsidR="00B518BD">
        <w:t>to</w:t>
      </w:r>
      <w:proofErr w:type="spellEnd"/>
      <w:r w:rsidR="00B518BD">
        <w:t xml:space="preserve"> provide information and facilitate</w:t>
      </w:r>
      <w:r w:rsidR="0014218E">
        <w:t xml:space="preserve"> </w:t>
      </w:r>
      <w:r w:rsidR="00B838D9">
        <w:t>adjustment to the psycho</w:t>
      </w:r>
      <w:r w:rsidR="005E4993">
        <w:t>social</w:t>
      </w:r>
      <w:r w:rsidR="00B838D9">
        <w:t xml:space="preserve"> impact of a diagnosis and </w:t>
      </w:r>
      <w:r w:rsidR="00B518BD">
        <w:t xml:space="preserve">talking to family due to </w:t>
      </w:r>
      <w:r w:rsidR="00B838D9">
        <w:t xml:space="preserve">the duty to warn at-risk relatives. However, </w:t>
      </w:r>
      <w:r w:rsidR="0087459D">
        <w:t>this approach is under pressure as the number of</w:t>
      </w:r>
      <w:r w:rsidR="00B838D9">
        <w:t xml:space="preserve"> families requiring support</w:t>
      </w:r>
      <w:r>
        <w:t xml:space="preserve"> constantly</w:t>
      </w:r>
      <w:r w:rsidR="0087459D">
        <w:t xml:space="preserve"> increases</w:t>
      </w:r>
      <w:r w:rsidR="00AB5AD8">
        <w:t>,</w:t>
      </w:r>
      <w:r w:rsidR="00B838D9">
        <w:t xml:space="preserve"> without a corresponding </w:t>
      </w:r>
      <w:r w:rsidR="00B838D9">
        <w:lastRenderedPageBreak/>
        <w:t xml:space="preserve">increase in the genetics </w:t>
      </w:r>
      <w:r>
        <w:t xml:space="preserve">and oncology </w:t>
      </w:r>
      <w:r w:rsidR="00B838D9">
        <w:t>workforce</w:t>
      </w:r>
      <w:r w:rsidR="005E4993">
        <w:t>s</w:t>
      </w:r>
      <w:r w:rsidR="00B838D9">
        <w:t>. Therefore, patient-facing resources, peer groups and charities</w:t>
      </w:r>
      <w:r w:rsidR="00AB5AD8">
        <w:t>,</w:t>
      </w:r>
      <w:r w:rsidR="00B838D9">
        <w:t xml:space="preserve"> as well as streamlined pathways of integrated care in the community</w:t>
      </w:r>
      <w:r w:rsidR="00AB5AD8">
        <w:t>,</w:t>
      </w:r>
      <w:r w:rsidR="00B838D9">
        <w:t xml:space="preserve"> have emerged to fill support needs for patients and families. </w:t>
      </w:r>
    </w:p>
    <w:p w14:paraId="574C8259" w14:textId="02AC7F4B" w:rsidR="007C57E5" w:rsidRDefault="0046603A" w:rsidP="007A3552">
      <w:pPr>
        <w:spacing w:line="480" w:lineRule="auto"/>
      </w:pPr>
      <w:r>
        <w:t>A</w:t>
      </w:r>
      <w:r w:rsidR="00515259">
        <w:t xml:space="preserve"> National Transformation Project in England </w:t>
      </w:r>
      <w:r w:rsidR="008415F5">
        <w:t xml:space="preserve">was </w:t>
      </w:r>
      <w:r w:rsidR="005E4993">
        <w:t>introduced</w:t>
      </w:r>
      <w:r w:rsidR="008415F5">
        <w:t xml:space="preserve"> </w:t>
      </w:r>
      <w:r>
        <w:t>to</w:t>
      </w:r>
      <w:r w:rsidR="00515259">
        <w:t xml:space="preserve"> </w:t>
      </w:r>
      <w:r>
        <w:t>identify</w:t>
      </w:r>
      <w:r w:rsidR="00515259">
        <w:t xml:space="preserve"> the 95% of people with Lynch in the population who do not know they have it </w:t>
      </w:r>
      <w:r w:rsidR="00515259">
        <w:fldChar w:fldCharType="begin"/>
      </w:r>
      <w:r w:rsidR="0054467D">
        <w:instrText xml:space="preserve"> ADDIN EN.CITE &lt;EndNote&gt;&lt;Cite&gt;&lt;Author&gt;Monahan&lt;/Author&gt;&lt;Year&gt;2023&lt;/Year&gt;&lt;RecNum&gt;465&lt;/RecNum&gt;&lt;DisplayText&gt;(35)&lt;/DisplayText&gt;&lt;record&gt;&lt;rec-number&gt;465&lt;/rec-number&gt;&lt;foreign-keys&gt;&lt;key app="EN" db-id="95vf09eauas5xfex25rx0az5p2f2vearw0tr" timestamp="1690722789"&gt;465&lt;/key&gt;&lt;/foreign-keys&gt;&lt;ref-type name="Journal Article"&gt;17&lt;/ref-type&gt;&lt;contributors&gt;&lt;authors&gt;&lt;author&gt;Kevin Monahan&lt;/author&gt;&lt;author&gt;Adam C Shaw&lt;/author&gt;&lt;author&gt;Laura Laura Monje-Garcia&lt;/author&gt;&lt;author&gt;Francesca Faravelli&lt;/author&gt;&lt;author&gt;Simone Gelinas&lt;/author&gt;&lt;author&gt;Frances Elmslie&lt;/author&gt;&lt;author&gt;Adele Tyson&lt;/author&gt;&lt;author&gt;Steven Hardy&lt;/author&gt;&lt;/authors&gt;&lt;/contributors&gt;&lt;titles&gt;&lt;title&gt;P293 Finding the missing 95%: the English national lynch syndrome transformation project&lt;/title&gt;&lt;secondary-title&gt;Gut&lt;/secondary-title&gt;&lt;/titles&gt;&lt;periodical&gt;&lt;full-title&gt;Gut&lt;/full-title&gt;&lt;/periodical&gt;&lt;pages&gt;A204-A204&lt;/pages&gt;&lt;volume&gt;72&lt;/volume&gt;&lt;number&gt;Suppl 2&lt;/number&gt;&lt;dates&gt;&lt;year&gt;2023&lt;/year&gt;&lt;/dates&gt;&lt;urls&gt;&lt;related-urls&gt;&lt;url&gt;https://gut.bmj.com/content/gutjnl/72/Suppl_2/A204.2.full.pdf&lt;/url&gt;&lt;/related-urls&gt;&lt;/urls&gt;&lt;electronic-resource-num&gt;10.1136/gutjnl-2023-BSG.359&lt;/electronic-resource-num&gt;&lt;/record&gt;&lt;/Cite&gt;&lt;/EndNote&gt;</w:instrText>
      </w:r>
      <w:r w:rsidR="00515259">
        <w:fldChar w:fldCharType="separate"/>
      </w:r>
      <w:r w:rsidR="0054467D">
        <w:rPr>
          <w:noProof/>
        </w:rPr>
        <w:t>(35)</w:t>
      </w:r>
      <w:r w:rsidR="00515259">
        <w:fldChar w:fldCharType="end"/>
      </w:r>
      <w:r w:rsidR="00515259">
        <w:t xml:space="preserve">. </w:t>
      </w:r>
      <w:r w:rsidR="00724B64">
        <w:t>Lynch is no longer considered a rare condition and is likely the most common genetic cancer susceptibility condition with a population frequency estimated at one out of 250 people (</w:t>
      </w:r>
      <w:hyperlink r:id="rId12" w:history="1">
        <w:r w:rsidR="00724B64" w:rsidRPr="002B4237">
          <w:rPr>
            <w:rStyle w:val="Hyperlink"/>
          </w:rPr>
          <w:t>https://www.insight-group.org</w:t>
        </w:r>
      </w:hyperlink>
      <w:r w:rsidR="00724B64">
        <w:t xml:space="preserve">).  </w:t>
      </w:r>
      <w:r w:rsidR="005E367D">
        <w:t>O</w:t>
      </w:r>
      <w:r w:rsidR="00475783">
        <w:t>ur research team (KK, KM, LT,</w:t>
      </w:r>
      <w:r w:rsidR="007C57E5">
        <w:t xml:space="preserve"> RF,</w:t>
      </w:r>
      <w:r w:rsidR="00475783">
        <w:t xml:space="preserve"> DE, CF) </w:t>
      </w:r>
      <w:r w:rsidR="0014218E">
        <w:t>chose</w:t>
      </w:r>
      <w:r w:rsidR="00515259">
        <w:t xml:space="preserve"> to use Lynch as an exemplar condition to codesign an interactive, digital </w:t>
      </w:r>
      <w:proofErr w:type="spellStart"/>
      <w:r w:rsidR="0014218E">
        <w:t>PtDA</w:t>
      </w:r>
      <w:proofErr w:type="spellEnd"/>
      <w:r w:rsidR="005E367D">
        <w:t xml:space="preserve"> </w:t>
      </w:r>
      <w:r w:rsidR="00515259">
        <w:t xml:space="preserve">as part of a five-year research </w:t>
      </w:r>
      <w:r w:rsidR="00BC58EC">
        <w:t>programme</w:t>
      </w:r>
      <w:r w:rsidR="00515259">
        <w:t xml:space="preserve"> funded by the charity Cancer Research UK, called </w:t>
      </w:r>
      <w:proofErr w:type="spellStart"/>
      <w:r w:rsidR="00515259">
        <w:t>CanGene-CanVar</w:t>
      </w:r>
      <w:proofErr w:type="spellEnd"/>
      <w:r w:rsidR="00BC58EC">
        <w:t xml:space="preserve"> (</w:t>
      </w:r>
      <w:hyperlink r:id="rId13" w:history="1">
        <w:r w:rsidR="00BC58EC" w:rsidRPr="009A0DE0">
          <w:rPr>
            <w:rStyle w:val="Hyperlink"/>
          </w:rPr>
          <w:t>https://cangene-canvaruk.org)</w:t>
        </w:r>
      </w:hyperlink>
      <w:r w:rsidR="00515259">
        <w:t xml:space="preserve">. </w:t>
      </w:r>
      <w:r w:rsidR="005E367D">
        <w:t xml:space="preserve">The decision to focus on Lynch was based on the gap in care identified through </w:t>
      </w:r>
      <w:r w:rsidR="005E4993">
        <w:t>our</w:t>
      </w:r>
      <w:r w:rsidR="005E367D">
        <w:t xml:space="preserve"> systematic literature review </w:t>
      </w:r>
      <w:r w:rsidR="005E4993">
        <w:fldChar w:fldCharType="begin"/>
      </w:r>
      <w:r w:rsidR="005E4993">
        <w:instrText xml:space="preserve"> ADDIN EN.CITE &lt;EndNote&gt;&lt;Cite&gt;&lt;Author&gt;Kohut&lt;/Author&gt;&lt;Year&gt;2023&lt;/Year&gt;&lt;RecNum&gt;457&lt;/RecNum&gt;&lt;DisplayText&gt;(19)&lt;/DisplayText&gt;&lt;record&gt;&lt;rec-number&gt;457&lt;/rec-number&gt;&lt;foreign-keys&gt;&lt;key app="EN" db-id="95vf09eauas5xfex25rx0az5p2f2vearw0tr" timestamp="1685524920"&gt;457&lt;/key&gt;&lt;/foreign-keys&gt;&lt;ref-type name="Journal Article"&gt;17&lt;/ref-type&gt;&lt;contributors&gt;&lt;authors&gt;&lt;author&gt;Kohut,Kelly&lt;/author&gt;&lt;author&gt;Morton,Kate&lt;/author&gt;&lt;author&gt;Turner,Lesley&lt;/author&gt;&lt;author&gt;Shepherd,Jonathan&lt;/author&gt;&lt;author&gt;Fenerty,Vicky&lt;/author&gt;&lt;author&gt;Woods,Lois&lt;/author&gt;&lt;author&gt;Grimmett,Chloe&lt;/author&gt;&lt;author&gt;Eccles,Diana M.&lt;/author&gt;&lt;author&gt;Foster,Claire&lt;/author&gt;&lt;/authors&gt;&lt;/contributors&gt;&lt;titles&gt;&lt;title&gt;Patient decision support resources inform decisions about cancer susceptibility genetic testing and risk management: a systematic review of patient impact and experience&lt;/title&gt;&lt;secondary-title&gt;Frontiers in Health Services&lt;/secondary-title&gt;&lt;short-title&gt;Decision support resources systematic review&lt;/short-title&gt;&lt;/titles&gt;&lt;periodical&gt;&lt;full-title&gt;Frontiers in Health Services&lt;/full-title&gt;&lt;/periodical&gt;&lt;volume&gt;3&lt;/volume&gt;&lt;keywords&gt;&lt;keyword&gt;cancer genetics,Genetic counselling,patient decision aid,Shared decisionmaking,Decision Support&lt;/keyword&gt;&lt;/keywords&gt;&lt;dates&gt;&lt;year&gt;2023&lt;/year&gt;&lt;pub-dates&gt;&lt;date&gt;2023-May-31&lt;/date&gt;&lt;/pub-dates&gt;&lt;/dates&gt;&lt;isbn&gt;2813-0146&lt;/isbn&gt;&lt;work-type&gt;Systematic Review&lt;/work-type&gt;&lt;urls&gt;&lt;related-urls&gt;&lt;url&gt;https://www.frontiersin.org/articles/10.3389/frhs.2023.1092816&lt;/url&gt;&lt;/related-urls&gt;&lt;/urls&gt;&lt;electronic-resource-num&gt;10.3389/frhs.2023.1092816&lt;/electronic-resource-num&gt;&lt;language&gt;English&lt;/language&gt;&lt;/record&gt;&lt;/Cite&gt;&lt;/EndNote&gt;</w:instrText>
      </w:r>
      <w:r w:rsidR="005E4993">
        <w:fldChar w:fldCharType="separate"/>
      </w:r>
      <w:r w:rsidR="005E4993">
        <w:rPr>
          <w:noProof/>
        </w:rPr>
        <w:t>(19)</w:t>
      </w:r>
      <w:r w:rsidR="005E4993">
        <w:fldChar w:fldCharType="end"/>
      </w:r>
      <w:r w:rsidR="005E4993">
        <w:t xml:space="preserve"> </w:t>
      </w:r>
      <w:r w:rsidR="005E367D">
        <w:t>and feedback from patients in clinical practice and patient and public activities</w:t>
      </w:r>
      <w:r w:rsidR="005E4993">
        <w:t xml:space="preserve"> </w:t>
      </w:r>
      <w:r w:rsidR="005E4993">
        <w:fldChar w:fldCharType="begin"/>
      </w:r>
      <w:r w:rsidR="0054467D">
        <w:instrText xml:space="preserve"> ADDIN EN.CITE &lt;EndNote&gt;&lt;Cite&gt;&lt;Author&gt;Morton&lt;/Author&gt;&lt;Year&gt;2022&lt;/Year&gt;&lt;RecNum&gt;398&lt;/RecNum&gt;&lt;DisplayText&gt;(36)&lt;/DisplayText&gt;&lt;record&gt;&lt;rec-number&gt;398&lt;/rec-number&gt;&lt;foreign-keys&gt;&lt;key app="EN" db-id="95vf09eauas5xfex25rx0az5p2f2vearw0tr" timestamp="1670176066"&gt;398&lt;/key&gt;&lt;/foreign-keys&gt;&lt;ref-type name="Journal Article"&gt;17&lt;/ref-type&gt;&lt;contributors&gt;&lt;authors&gt;&lt;author&gt;Morton, Kate&lt;/author&gt;&lt;author&gt;Kohut, Kelly&lt;/author&gt;&lt;author&gt;Turner, Lesley&lt;/author&gt;&lt;author&gt;Smith, Sian&lt;/author&gt;&lt;author&gt;Crosbie, Emma J.&lt;/author&gt;&lt;author&gt;Ryan, Neil&lt;/author&gt;&lt;author&gt;Grimmett, Chloe&lt;/author&gt;&lt;author&gt;Eccles, Diana M.&lt;/author&gt;&lt;author&gt;Foster, Claire&lt;/author&gt;&lt;author&gt;The CanGene CanVar Patient Reference Panel The International Lynch Decision Aid Stakeholder Panel&lt;/author&gt;&lt;/authors&gt;&lt;/contributors&gt;&lt;titles&gt;&lt;title&gt;Person-based co-design of a decision aid template for people with a genetic predisposition to cancer&lt;/title&gt;&lt;secondary-title&gt;Frontiers in Digital Health&lt;/secondary-title&gt;&lt;/titles&gt;&lt;periodical&gt;&lt;full-title&gt;Frontiers in Digital Health&lt;/full-title&gt;&lt;/periodical&gt;&lt;volume&gt;4&lt;/volume&gt;&lt;dates&gt;&lt;year&gt;2022&lt;/year&gt;&lt;/dates&gt;&lt;isbn&gt;2673-253X&lt;/isbn&gt;&lt;work-type&gt;Original Research&lt;/work-type&gt;&lt;urls&gt;&lt;related-urls&gt;&lt;url&gt;https://www.frontiersin.org/articles/10.3389/fdgth.2022.1039701&lt;/url&gt;&lt;/related-urls&gt;&lt;/urls&gt;&lt;/record&gt;&lt;/Cite&gt;&lt;/EndNote&gt;</w:instrText>
      </w:r>
      <w:r w:rsidR="005E4993">
        <w:fldChar w:fldCharType="separate"/>
      </w:r>
      <w:r w:rsidR="0054467D">
        <w:rPr>
          <w:noProof/>
        </w:rPr>
        <w:t>(36)</w:t>
      </w:r>
      <w:r w:rsidR="005E4993">
        <w:fldChar w:fldCharType="end"/>
      </w:r>
      <w:r w:rsidR="005E367D">
        <w:t xml:space="preserve">, combined with the initiative </w:t>
      </w:r>
      <w:r w:rsidR="005E4993">
        <w:t xml:space="preserve">by the NHS (National Health Service) in England </w:t>
      </w:r>
      <w:r w:rsidR="005E367D">
        <w:t xml:space="preserve">to increase awareness, screening and education. </w:t>
      </w:r>
      <w:r w:rsidR="007C57E5">
        <w:t xml:space="preserve">The </w:t>
      </w:r>
      <w:proofErr w:type="spellStart"/>
      <w:r w:rsidR="007C57E5">
        <w:t>PtDA</w:t>
      </w:r>
      <w:proofErr w:type="spellEnd"/>
      <w:r w:rsidR="007C57E5">
        <w:t xml:space="preserve"> template will later be adapted for other genetic cancer susceptibility conditions </w:t>
      </w:r>
      <w:r w:rsidR="007C57E5">
        <w:fldChar w:fldCharType="begin"/>
      </w:r>
      <w:r w:rsidR="0054467D">
        <w:instrText xml:space="preserve"> ADDIN EN.CITE &lt;EndNote&gt;&lt;Cite&gt;&lt;Author&gt;Morton&lt;/Author&gt;&lt;Year&gt;2022&lt;/Year&gt;&lt;RecNum&gt;398&lt;/RecNum&gt;&lt;DisplayText&gt;(36)&lt;/DisplayText&gt;&lt;record&gt;&lt;rec-number&gt;398&lt;/rec-number&gt;&lt;foreign-keys&gt;&lt;key app="EN" db-id="95vf09eauas5xfex25rx0az5p2f2vearw0tr" timestamp="1670176066"&gt;398&lt;/key&gt;&lt;/foreign-keys&gt;&lt;ref-type name="Journal Article"&gt;17&lt;/ref-type&gt;&lt;contributors&gt;&lt;authors&gt;&lt;author&gt;Morton, Kate&lt;/author&gt;&lt;author&gt;Kohut, Kelly&lt;/author&gt;&lt;author&gt;Turner, Lesley&lt;/author&gt;&lt;author&gt;Smith, Sian&lt;/author&gt;&lt;author&gt;Crosbie, Emma J.&lt;/author&gt;&lt;author&gt;Ryan, Neil&lt;/author&gt;&lt;author&gt;Grimmett, Chloe&lt;/author&gt;&lt;author&gt;Eccles, Diana M.&lt;/author&gt;&lt;author&gt;Foster, Claire&lt;/author&gt;&lt;author&gt;The CanGene CanVar Patient Reference Panel The International Lynch Decision Aid Stakeholder Panel&lt;/author&gt;&lt;/authors&gt;&lt;/contributors&gt;&lt;titles&gt;&lt;title&gt;Person-based co-design of a decision aid template for people with a genetic predisposition to cancer&lt;/title&gt;&lt;secondary-title&gt;Frontiers in Digital Health&lt;/secondary-title&gt;&lt;/titles&gt;&lt;periodical&gt;&lt;full-title&gt;Frontiers in Digital Health&lt;/full-title&gt;&lt;/periodical&gt;&lt;volume&gt;4&lt;/volume&gt;&lt;dates&gt;&lt;year&gt;2022&lt;/year&gt;&lt;/dates&gt;&lt;isbn&gt;2673-253X&lt;/isbn&gt;&lt;work-type&gt;Original Research&lt;/work-type&gt;&lt;urls&gt;&lt;related-urls&gt;&lt;url&gt;https://www.frontiersin.org/articles/10.3389/fdgth.2022.1039701&lt;/url&gt;&lt;/related-urls&gt;&lt;/urls&gt;&lt;/record&gt;&lt;/Cite&gt;&lt;/EndNote&gt;</w:instrText>
      </w:r>
      <w:r w:rsidR="007C57E5">
        <w:fldChar w:fldCharType="separate"/>
      </w:r>
      <w:r w:rsidR="0054467D">
        <w:rPr>
          <w:noProof/>
        </w:rPr>
        <w:t>(36)</w:t>
      </w:r>
      <w:r w:rsidR="007C57E5">
        <w:fldChar w:fldCharType="end"/>
      </w:r>
      <w:r w:rsidR="005E367D">
        <w:t xml:space="preserve"> and potentially non-cancer related genetic conditions as well</w:t>
      </w:r>
      <w:r w:rsidR="007C57E5">
        <w:t xml:space="preserve">. </w:t>
      </w:r>
    </w:p>
    <w:p w14:paraId="2094C49E" w14:textId="156D7CFC" w:rsidR="00B518BD" w:rsidRDefault="00B518BD" w:rsidP="007A3552">
      <w:pPr>
        <w:spacing w:line="480" w:lineRule="auto"/>
      </w:pPr>
      <w:r>
        <w:t xml:space="preserve">The </w:t>
      </w:r>
      <w:proofErr w:type="spellStart"/>
      <w:r>
        <w:t>PtDA</w:t>
      </w:r>
      <w:proofErr w:type="spellEnd"/>
      <w:r>
        <w:t xml:space="preserve">, called Lynch Choices </w:t>
      </w:r>
      <w:r w:rsidR="00343AF7">
        <w:t xml:space="preserve">contains sessions (sections) focussed on the two main decisions for people with Lynch: taking daily aspirin to lower the chance of </w:t>
      </w:r>
      <w:r w:rsidR="00813F18">
        <w:t>developing</w:t>
      </w:r>
      <w:r w:rsidR="00343AF7">
        <w:t xml:space="preserve"> bowel cancer, and having hysterectomy (+/- removal of the ovaries and fallopian tubes) to prevent endometrial +/- ovarian cancer. These two sessions contain interactive, values-based decision-making exercises with a printable summary page for patients to bring to clinic. There are additional sessions on colonoscopy and other screening, lifestyle, living with genetic risk of cancer, chances and symptoms of cancer (personalised with a link out to </w:t>
      </w:r>
      <w:hyperlink r:id="rId14" w:history="1">
        <w:r w:rsidR="00343AF7" w:rsidRPr="002B4237">
          <w:rPr>
            <w:rStyle w:val="Hyperlink"/>
          </w:rPr>
          <w:t>www.plsd.eu</w:t>
        </w:r>
      </w:hyperlink>
      <w:r w:rsidR="00343AF7">
        <w:rPr>
          <w:rStyle w:val="Hyperlink"/>
        </w:rPr>
        <w:t xml:space="preserve">), talking to family, and more support. Throughout the website, there are links to signpost to other sources of information and support such as charities and patient groups. Visual presentation of cancer risks using icon arrays, bespoke illustrations and </w:t>
      </w:r>
      <w:r w:rsidR="00343AF7">
        <w:rPr>
          <w:rStyle w:val="Hyperlink"/>
        </w:rPr>
        <w:lastRenderedPageBreak/>
        <w:t xml:space="preserve">patient stories including videos supplement the text. </w:t>
      </w:r>
      <w:r w:rsidR="00343AF7" w:rsidRPr="00BD379A">
        <w:rPr>
          <w:rStyle w:val="Hyperlink"/>
        </w:rPr>
        <w:t xml:space="preserve">Figure </w:t>
      </w:r>
      <w:r w:rsidR="00BD379A" w:rsidRPr="00BD379A">
        <w:rPr>
          <w:rStyle w:val="Hyperlink"/>
        </w:rPr>
        <w:t>1</w:t>
      </w:r>
      <w:r w:rsidR="00343AF7">
        <w:rPr>
          <w:rStyle w:val="Hyperlink"/>
        </w:rPr>
        <w:t xml:space="preserve"> displays screen shots from the draft </w:t>
      </w:r>
      <w:proofErr w:type="spellStart"/>
      <w:r w:rsidR="00343AF7">
        <w:rPr>
          <w:rStyle w:val="Hyperlink"/>
        </w:rPr>
        <w:t>PtDA</w:t>
      </w:r>
      <w:proofErr w:type="spellEnd"/>
      <w:r w:rsidR="00343AF7">
        <w:rPr>
          <w:rStyle w:val="Hyperlink"/>
        </w:rPr>
        <w:t xml:space="preserve"> including the home page, aspirin and hysterectomy sessions and an example patient story.   </w:t>
      </w:r>
      <w:r w:rsidR="00343AF7">
        <w:t xml:space="preserve"> </w:t>
      </w:r>
    </w:p>
    <w:p w14:paraId="7AC07E77" w14:textId="2E9C1BAA" w:rsidR="00793BFB" w:rsidRDefault="00793BFB" w:rsidP="007A3552">
      <w:pPr>
        <w:spacing w:line="480" w:lineRule="auto"/>
      </w:pPr>
      <w:r>
        <w:t xml:space="preserve">Codesign of Lynch Choices and the </w:t>
      </w:r>
      <w:r w:rsidR="005E4993">
        <w:t xml:space="preserve">overall </w:t>
      </w:r>
      <w:r>
        <w:t xml:space="preserve">programme </w:t>
      </w:r>
      <w:r w:rsidR="00876EDB">
        <w:t xml:space="preserve">of work </w:t>
      </w:r>
      <w:r>
        <w:t xml:space="preserve">aimed at translating research findings to realise clinical uptake and patient </w:t>
      </w:r>
      <w:r w:rsidR="00343AF7">
        <w:t xml:space="preserve">benefit </w:t>
      </w:r>
      <w:r>
        <w:t>is underpinned by the following conceptual frameworks</w:t>
      </w:r>
      <w:r w:rsidR="007269B3">
        <w:t xml:space="preserve"> and guidelines</w:t>
      </w:r>
      <w:r>
        <w:t xml:space="preserve">: </w:t>
      </w:r>
    </w:p>
    <w:p w14:paraId="270E6D26" w14:textId="5479B48E" w:rsidR="00793BFB" w:rsidRDefault="00793BFB" w:rsidP="00793BFB">
      <w:pPr>
        <w:pStyle w:val="ListParagraph"/>
        <w:numPr>
          <w:ilvl w:val="0"/>
          <w:numId w:val="1"/>
        </w:numPr>
        <w:spacing w:line="480" w:lineRule="auto"/>
      </w:pPr>
      <w:r>
        <w:t xml:space="preserve">The Person-Based Approach </w:t>
      </w:r>
      <w:r>
        <w:fldChar w:fldCharType="begin"/>
      </w:r>
      <w:r w:rsidR="0054467D">
        <w:instrText xml:space="preserve"> ADDIN EN.CITE &lt;EndNote&gt;&lt;Cite&gt;&lt;Author&gt;Yardley&lt;/Author&gt;&lt;Year&gt;2015&lt;/Year&gt;&lt;RecNum&gt;244&lt;/RecNum&gt;&lt;DisplayText&gt;(37)&lt;/DisplayText&gt;&lt;record&gt;&lt;rec-number&gt;244&lt;/rec-number&gt;&lt;foreign-keys&gt;&lt;key app="EN" db-id="95vf09eauas5xfex25rx0az5p2f2vearw0tr" timestamp="1621355038"&gt;244&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 Med Internet Res&lt;/secondary-title&gt;&lt;/titles&gt;&lt;periodical&gt;&lt;full-title&gt;J Med Internet Res&lt;/full-title&gt;&lt;/periodical&gt;&lt;pages&gt;e30&lt;/pages&gt;&lt;volume&gt;17&lt;/volume&gt;&lt;number&gt;1&lt;/number&gt;&lt;keywords&gt;&lt;keyword&gt;person-based approach&lt;/keyword&gt;&lt;keyword&gt;Internet&lt;/keyword&gt;&lt;keyword&gt;qualitative research&lt;/keyword&gt;&lt;keyword&gt;evaluation studies&lt;/keyword&gt;&lt;keyword&gt;feasibility studies&lt;/keyword&gt;&lt;keyword&gt;health promotion&lt;/keyword&gt;&lt;keyword&gt;patient education&lt;/keyword&gt;&lt;keyword&gt;professional education&lt;/keyword&gt;&lt;keyword&gt;behavior change.&lt;/keyword&gt;&lt;/keywords&gt;&lt;dates&gt;&lt;year&gt;2015&lt;/year&gt;&lt;pub-dates&gt;&lt;date&gt;2015/01/30&lt;/date&gt;&lt;/pub-dates&gt;&lt;/dates&gt;&lt;isbn&gt;1438-8871&lt;/isbn&gt;&lt;urls&gt;&lt;related-urls&gt;&lt;url&gt;http://www.jmir.org/2015/1/e30/&lt;/url&gt;&lt;url&gt;https://doi.org/10.2196/jmir.4055&lt;/url&gt;&lt;url&gt;http://www.ncbi.nlm.nih.gov/pubmed/25639757&lt;/url&gt;&lt;/related-urls&gt;&lt;/urls&gt;&lt;electronic-resource-num&gt;10.2196/jmir.4055&lt;/electronic-resource-num&gt;&lt;/record&gt;&lt;/Cite&gt;&lt;/EndNote&gt;</w:instrText>
      </w:r>
      <w:r>
        <w:fldChar w:fldCharType="separate"/>
      </w:r>
      <w:r w:rsidR="0054467D">
        <w:rPr>
          <w:noProof/>
        </w:rPr>
        <w:t>(37)</w:t>
      </w:r>
      <w:r>
        <w:fldChar w:fldCharType="end"/>
      </w:r>
      <w:r>
        <w:t xml:space="preserve">: patients and other expert stakeholders </w:t>
      </w:r>
      <w:r w:rsidR="007269B3">
        <w:t xml:space="preserve">were engaged to provide feedback and a detailed understanding of their experiences and preferences that </w:t>
      </w:r>
      <w:r w:rsidR="00876EDB">
        <w:t xml:space="preserve">directly </w:t>
      </w:r>
      <w:r>
        <w:t xml:space="preserve">informed development of a programme theory including core components, guiding principal and a logic model for the </w:t>
      </w:r>
      <w:proofErr w:type="spellStart"/>
      <w:r>
        <w:t>PtDA</w:t>
      </w:r>
      <w:proofErr w:type="spellEnd"/>
      <w:r>
        <w:t xml:space="preserve">. </w:t>
      </w:r>
    </w:p>
    <w:p w14:paraId="46C82A49" w14:textId="1AFCA0CE" w:rsidR="00793BFB" w:rsidRDefault="00793BFB" w:rsidP="00793BFB">
      <w:pPr>
        <w:pStyle w:val="ListParagraph"/>
        <w:numPr>
          <w:ilvl w:val="0"/>
          <w:numId w:val="1"/>
        </w:numPr>
        <w:spacing w:line="480" w:lineRule="auto"/>
      </w:pPr>
      <w:r>
        <w:t>The International Patient Decision Aids Standards</w:t>
      </w:r>
      <w:r w:rsidR="005E4993">
        <w:t xml:space="preserve"> </w:t>
      </w:r>
      <w:r w:rsidR="005E4993">
        <w:fldChar w:fldCharType="begin">
          <w:fldData xml:space="preserve">PEVuZE5vdGU+PENpdGU+PEF1dGhvcj5Kb3NlcGgtV2lsbGlhbXM8L0F1dGhvcj48WWVhcj4yMDE0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</w:fldData>
        </w:fldChar>
      </w:r>
      <w:r w:rsidR="0054467D">
        <w:instrText xml:space="preserve"> ADDIN EN.CITE </w:instrText>
      </w:r>
      <w:r w:rsidR="0054467D">
        <w:fldChar w:fldCharType="begin">
          <w:fldData xml:space="preserve">PEVuZE5vdGU+PENpdGU+PEF1dGhvcj5Kb3NlcGgtV2lsbGlhbXM8L0F1dGhvcj48WWVhcj4yMDE0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</w:fldData>
        </w:fldChar>
      </w:r>
      <w:r w:rsidR="0054467D">
        <w:instrText xml:space="preserve"> ADDIN EN.CITE.DATA </w:instrText>
      </w:r>
      <w:r w:rsidR="0054467D">
        <w:fldChar w:fldCharType="end"/>
      </w:r>
      <w:r w:rsidR="005E4993">
        <w:fldChar w:fldCharType="separate"/>
      </w:r>
      <w:r w:rsidR="0054467D">
        <w:rPr>
          <w:noProof/>
        </w:rPr>
        <w:t>(38)</w:t>
      </w:r>
      <w:r w:rsidR="005E4993">
        <w:fldChar w:fldCharType="end"/>
      </w:r>
      <w:r w:rsidR="005E4993">
        <w:t xml:space="preserve">: best practice guidelines for evidence-based development were followed and checklists were used to ensure we followed the recommended systematic process. </w:t>
      </w:r>
      <w:r w:rsidR="00876EDB">
        <w:t xml:space="preserve"> </w:t>
      </w:r>
    </w:p>
    <w:p w14:paraId="63862A23" w14:textId="47DF6A25" w:rsidR="00793BFB" w:rsidRDefault="00793BFB" w:rsidP="00793BFB">
      <w:pPr>
        <w:pStyle w:val="ListParagraph"/>
        <w:numPr>
          <w:ilvl w:val="0"/>
          <w:numId w:val="1"/>
        </w:numPr>
        <w:spacing w:line="480" w:lineRule="auto"/>
      </w:pPr>
      <w:r>
        <w:t>The Ottawa Decision Support Framework</w:t>
      </w:r>
      <w:r w:rsidR="00876EDB">
        <w:t xml:space="preserve"> </w:t>
      </w:r>
      <w:r w:rsidR="00876EDB">
        <w:fldChar w:fldCharType="begin"/>
      </w:r>
      <w:r w:rsidR="0054467D">
        <w:instrText xml:space="preserve"> ADDIN EN.CITE &lt;EndNote&gt;&lt;Cite&gt;&lt;Author&gt;Stacey&lt;/Author&gt;&lt;Year&gt;2020&lt;/Year&gt;&lt;RecNum&gt;215&lt;/RecNum&gt;&lt;DisplayText&gt;(39)&lt;/DisplayText&gt;&lt;record&gt;&lt;rec-number&gt;215&lt;/rec-number&gt;&lt;foreign-keys&gt;&lt;key app="EN" db-id="95vf09eauas5xfex25rx0az5p2f2vearw0tr" timestamp="1620142440"&gt;215&lt;/key&gt;&lt;/foreign-keys&gt;&lt;ref-type name="Journal Article"&gt;17&lt;/ref-type&gt;&lt;contributors&gt;&lt;authors&gt;&lt;author&gt;Stacey, Dawn&lt;/author&gt;&lt;author&gt;Légaré, France&lt;/author&gt;&lt;author&gt;Boland, Laura&lt;/author&gt;&lt;author&gt;Lewis, Krystina B.&lt;/author&gt;&lt;author&gt;Loiselle, Marie-Chantal&lt;/author&gt;&lt;author&gt;Hoefel, Lauren&lt;/author&gt;&lt;author&gt;Garvelink, Mirjam&lt;/author&gt;&lt;author&gt;O’Connor, Annette&lt;/author&gt;&lt;/authors&gt;&lt;/contributors&gt;&lt;titles&gt;&lt;title&gt;20th Anniversary Ottawa Decision Support Framework: Part 3 Overview of Systematic Reviews and Updated Framework&lt;/title&gt;&lt;secondary-title&gt;Medical Decision Making&lt;/secondary-title&gt;&lt;/titles&gt;&lt;periodical&gt;&lt;full-title&gt;Medical Decision Making&lt;/full-title&gt;&lt;/periodical&gt;&lt;pages&gt;379-398&lt;/pages&gt;&lt;volume&gt;40&lt;/volume&gt;&lt;number&gt;3&lt;/number&gt;&lt;dates&gt;&lt;year&gt;2020&lt;/year&gt;&lt;pub-dates&gt;&lt;date&gt;2020/04/01&lt;/date&gt;&lt;/pub-dates&gt;&lt;/dates&gt;&lt;publisher&gt;SAGE Publications Inc STM&lt;/publisher&gt;&lt;isbn&gt;0272-989X&lt;/isbn&gt;&lt;urls&gt;&lt;related-urls&gt;&lt;url&gt;https://doi.org/10.1177/0272989X20911870&lt;/url&gt;&lt;/related-urls&gt;&lt;/urls&gt;&lt;electronic-resource-num&gt;10.1177/0272989X20911870&lt;/electronic-resource-num&gt;&lt;access-date&gt;2021/05/04&lt;/access-date&gt;&lt;/record&gt;&lt;/Cite&gt;&lt;/EndNote&gt;</w:instrText>
      </w:r>
      <w:r w:rsidR="00876EDB">
        <w:fldChar w:fldCharType="separate"/>
      </w:r>
      <w:r w:rsidR="0054467D">
        <w:rPr>
          <w:noProof/>
        </w:rPr>
        <w:t>(39)</w:t>
      </w:r>
      <w:r w:rsidR="00876EDB">
        <w:fldChar w:fldCharType="end"/>
      </w:r>
      <w:r w:rsidR="00876EDB">
        <w:t xml:space="preserve"> is based on multiple theories and can be adapted to support any decision. In line with this framework, </w:t>
      </w:r>
      <w:r w:rsidR="004203A3">
        <w:t xml:space="preserve">the </w:t>
      </w:r>
      <w:proofErr w:type="spellStart"/>
      <w:r w:rsidR="004203A3">
        <w:t>PtDA</w:t>
      </w:r>
      <w:proofErr w:type="spellEnd"/>
      <w:r w:rsidR="004203A3">
        <w:t xml:space="preserve"> outlines the</w:t>
      </w:r>
      <w:r w:rsidR="00876EDB">
        <w:t xml:space="preserve"> decisions to be made, </w:t>
      </w:r>
      <w:r w:rsidR="004203A3">
        <w:t xml:space="preserve">the </w:t>
      </w:r>
      <w:r w:rsidR="00876EDB">
        <w:t xml:space="preserve">options </w:t>
      </w:r>
      <w:r w:rsidR="004203A3">
        <w:t>which include</w:t>
      </w:r>
      <w:r w:rsidR="00876EDB">
        <w:t xml:space="preserve"> doing nothing, and values-based exercises to consider personal values and priorities. </w:t>
      </w:r>
    </w:p>
    <w:p w14:paraId="32403D16" w14:textId="142F8B6B" w:rsidR="00793BFB" w:rsidRDefault="00793BFB" w:rsidP="00793BFB">
      <w:pPr>
        <w:pStyle w:val="ListParagraph"/>
        <w:numPr>
          <w:ilvl w:val="0"/>
          <w:numId w:val="1"/>
        </w:numPr>
        <w:spacing w:line="480" w:lineRule="auto"/>
      </w:pPr>
      <w:r>
        <w:t>Coulter’s framework for decision aid development</w:t>
      </w:r>
      <w:r w:rsidR="00876EDB">
        <w:t xml:space="preserve"> </w:t>
      </w:r>
      <w:r w:rsidR="00876EDB">
        <w:fldChar w:fldCharType="begin"/>
      </w:r>
      <w:r w:rsidR="0054467D">
        <w:instrText xml:space="preserve"> ADDIN EN.CITE &lt;EndNote&gt;&lt;Cite&gt;&lt;Author&gt;Coulter&lt;/Author&gt;&lt;Year&gt;2013&lt;/Year&gt;&lt;RecNum&gt;494&lt;/RecNum&gt;&lt;DisplayText&gt;(40)&lt;/DisplayText&gt;&lt;record&gt;&lt;rec-number&gt;494&lt;/rec-number&gt;&lt;foreign-keys&gt;&lt;key app="EN" db-id="95vf09eauas5xfex25rx0az5p2f2vearw0tr" timestamp="1695648439"&gt;494&lt;/key&gt;&lt;/foreign-keys&gt;&lt;ref-type name="Journal Article"&gt;17&lt;/ref-type&gt;&lt;contributors&gt;&lt;authors&gt;&lt;author&gt;Coulter, A.&lt;/author&gt;&lt;author&gt;Stilwell, D.&lt;/author&gt;&lt;author&gt;Kryworuchko, J.&lt;/author&gt;&lt;author&gt;Mullen, P. D.&lt;/author&gt;&lt;author&gt;Ng, C. J.&lt;/author&gt;&lt;author&gt;van der Weijden, T.&lt;/author&gt;&lt;/authors&gt;&lt;/contributors&gt;&lt;titles&gt;&lt;title&gt;A systematic development process for patient decision aids&lt;/title&gt;&lt;secondary-title&gt;BMC Med Inform Decis Mak&lt;/secondary-title&gt;&lt;/titles&gt;&lt;periodical&gt;&lt;full-title&gt;BMC Med Inform Decis Mak&lt;/full-title&gt;&lt;/periodical&gt;&lt;pages&gt;S2&lt;/pages&gt;&lt;volume&gt;13 Suppl 2&lt;/volume&gt;&lt;number&gt;Suppl 2&lt;/number&gt;&lt;edition&gt;2013/01/01&lt;/edition&gt;&lt;keywords&gt;&lt;keyword&gt;*Decision Support Techniques&lt;/keyword&gt;&lt;keyword&gt;Humans&lt;/keyword&gt;&lt;keyword&gt;*Patient Participation&lt;/keyword&gt;&lt;keyword&gt;*Program Development&lt;/keyword&gt;&lt;/keywords&gt;&lt;dates&gt;&lt;year&gt;2013&lt;/year&gt;&lt;/dates&gt;&lt;isbn&gt;1472-6947&lt;/isbn&gt;&lt;accession-num&gt;24625093&lt;/accession-num&gt;&lt;urls&gt;&lt;/urls&gt;&lt;custom2&gt;PMC4044159&lt;/custom2&gt;&lt;electronic-resource-num&gt;10.1186/1472-6947-13-s2-s2&lt;/electronic-resource-num&gt;&lt;remote-database-provider&gt;NLM&lt;/remote-database-provider&gt;&lt;language&gt;eng&lt;/language&gt;&lt;/record&gt;&lt;/Cite&gt;&lt;/EndNote&gt;</w:instrText>
      </w:r>
      <w:r w:rsidR="00876EDB">
        <w:fldChar w:fldCharType="separate"/>
      </w:r>
      <w:r w:rsidR="0054467D">
        <w:rPr>
          <w:noProof/>
        </w:rPr>
        <w:t>(40)</w:t>
      </w:r>
      <w:r w:rsidR="00876EDB">
        <w:fldChar w:fldCharType="end"/>
      </w:r>
      <w:r w:rsidR="00876EDB">
        <w:t xml:space="preserve">: throughout the implementation planning and codesign phases, an iterative refinement process </w:t>
      </w:r>
      <w:r w:rsidR="004203A3">
        <w:t xml:space="preserve">was used </w:t>
      </w:r>
      <w:r w:rsidR="00876EDB">
        <w:t xml:space="preserve">to incorporate changes and optimise the </w:t>
      </w:r>
      <w:proofErr w:type="spellStart"/>
      <w:r w:rsidR="00876EDB">
        <w:t>PtDA</w:t>
      </w:r>
      <w:proofErr w:type="spellEnd"/>
      <w:r w:rsidR="00876EDB">
        <w:t xml:space="preserve"> in response to feedback. </w:t>
      </w:r>
    </w:p>
    <w:p w14:paraId="2C4F5C87" w14:textId="5731939F" w:rsidR="007269B3" w:rsidRDefault="007269B3" w:rsidP="00793BFB">
      <w:pPr>
        <w:pStyle w:val="ListParagraph"/>
        <w:numPr>
          <w:ilvl w:val="0"/>
          <w:numId w:val="1"/>
        </w:numPr>
        <w:spacing w:line="480" w:lineRule="auto"/>
      </w:pPr>
      <w:r>
        <w:t xml:space="preserve">The Medical Research Council framework for developing and evaluating complex interventions guided the methodological and theoretical basis behind how the </w:t>
      </w:r>
      <w:proofErr w:type="spellStart"/>
      <w:r>
        <w:t>PtDA</w:t>
      </w:r>
      <w:proofErr w:type="spellEnd"/>
      <w:r>
        <w:t xml:space="preserve"> will support shared decision-making. </w:t>
      </w:r>
    </w:p>
    <w:p w14:paraId="3A779C90" w14:textId="261E8D8B" w:rsidR="00B67723" w:rsidRDefault="00B67723" w:rsidP="003710FF">
      <w:pPr>
        <w:spacing w:line="480" w:lineRule="auto"/>
      </w:pPr>
      <w:r>
        <w:t>High quality decision support interventions underpinned by psychological theory and codesigned with patients may be effective, but if not clinically implemented they will not improve patient care and support decision</w:t>
      </w:r>
      <w:r w:rsidR="00543400">
        <w:t>-</w:t>
      </w:r>
      <w:r>
        <w:t xml:space="preserve">making. Therefore, barriers and facilitators were considered from the earliest </w:t>
      </w:r>
      <w:r>
        <w:lastRenderedPageBreak/>
        <w:t xml:space="preserve">stages of the research, using implementation science solutions tailored to current contextual factors, to avoid the ‘longstanding and persistent’ problem of the ‘non-uptake of effective clinical innovations’ </w:t>
      </w:r>
      <w:r>
        <w:fldChar w:fldCharType="begin"/>
      </w:r>
      <w:r w:rsidR="0054467D">
        <w:instrText xml:space="preserve"> ADDIN EN.CITE &lt;EndNote&gt;&lt;Cite&gt;&lt;Author&gt;Bauer&lt;/Author&gt;&lt;Year&gt;2020&lt;/Year&gt;&lt;RecNum&gt;485&lt;/RecNum&gt;&lt;DisplayText&gt;(41)&lt;/DisplayText&gt;&lt;record&gt;&lt;rec-number&gt;485&lt;/rec-number&gt;&lt;foreign-keys&gt;&lt;key app="EN" db-id="95vf09eauas5xfex25rx0az5p2f2vearw0tr" timestamp="1691503767"&gt;485&lt;/key&gt;&lt;/foreign-keys&gt;&lt;ref-type name="Journal Article"&gt;17&lt;/ref-type&gt;&lt;contributors&gt;&lt;authors&gt;&lt;author&gt;Bauer, Mark S.&lt;/author&gt;&lt;author&gt;Kirchner, JoAnn&lt;/author&gt;&lt;/authors&gt;&lt;/contributors&gt;&lt;titles&gt;&lt;title&gt;Implementation science: What is it and why should I care?&lt;/title&gt;&lt;secondary-title&gt;Psychiatry Research&lt;/secondary-title&gt;&lt;/titles&gt;&lt;periodical&gt;&lt;full-title&gt;Psychiatry Research&lt;/full-title&gt;&lt;/periodical&gt;&lt;pages&gt;112376&lt;/pages&gt;&lt;volume&gt;283&lt;/volume&gt;&lt;keywords&gt;&lt;keyword&gt;Implementation&lt;/keyword&gt;&lt;keyword&gt;Clinical trials&lt;/keyword&gt;&lt;keyword&gt;Dissemination&lt;/keyword&gt;&lt;/keywords&gt;&lt;dates&gt;&lt;year&gt;2020&lt;/year&gt;&lt;pub-dates&gt;&lt;date&gt;2020/01/01/&lt;/date&gt;&lt;/pub-dates&gt;&lt;/dates&gt;&lt;isbn&gt;0165-1781&lt;/isbn&gt;&lt;urls&gt;&lt;related-urls&gt;&lt;url&gt;https://www.sciencedirect.com/science/article/pii/S016517811930602X&lt;/url&gt;&lt;/related-urls&gt;&lt;/urls&gt;&lt;electronic-resource-num&gt;https://doi.org/10.1016/j.psychres.2019.04.025&lt;/electronic-resource-num&gt;&lt;/record&gt;&lt;/Cite&gt;&lt;/EndNote&gt;</w:instrText>
      </w:r>
      <w:r>
        <w:fldChar w:fldCharType="separate"/>
      </w:r>
      <w:r w:rsidR="0054467D">
        <w:rPr>
          <w:noProof/>
        </w:rPr>
        <w:t>(41)</w:t>
      </w:r>
      <w:r>
        <w:fldChar w:fldCharType="end"/>
      </w:r>
      <w:r>
        <w:t xml:space="preserve">. Rather than develop an intervention and prove its effectiveness, then pass on to implementation scientists to determine how it should be implemented, our aim was to apply implementation science methods from the outset of the development process to codesign an effective intervention that can be systematically implemented in real-world settings. This paper describes our approach, which involved informing, engaging, collaborating and partnering with a formal Patient Reference Panel complemented by diverse patient groups in the community throughout the codesign process. We gathered the multiple perspectives of patients, families and a group of multidisciplinary, international experts in research and clinical care for genetic cancer susceptibility and other specialist areas such as low literacy decision aids, risk communication, art, </w:t>
      </w:r>
      <w:r w:rsidR="002D0F90">
        <w:t xml:space="preserve">film, </w:t>
      </w:r>
      <w:r>
        <w:t xml:space="preserve">graphic design, and digital behavioural interventions. We also considered the importance of systems, specialist and general services, community, digital regulations and policy </w:t>
      </w:r>
      <w:r>
        <w:fldChar w:fldCharType="begin">
          <w:fldData xml:space="preserve">PEVuZE5vdGU+PENpdGU+PEF1dGhvcj5EYW1zY2hyb2RlcjwvQXV0aG9yPjxZZWFyPjIwMDk8L1ll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</w:fldData>
        </w:fldChar>
      </w:r>
      <w:r w:rsidR="0054467D">
        <w:instrText xml:space="preserve"> ADDIN EN.CITE </w:instrText>
      </w:r>
      <w:r w:rsidR="0054467D">
        <w:fldChar w:fldCharType="begin">
          <w:fldData xml:space="preserve">PEVuZE5vdGU+PENpdGU+PEF1dGhvcj5EYW1zY2hyb2RlcjwvQXV0aG9yPjxZZWFyPjIwMDk8L1ll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</w:fldData>
        </w:fldChar>
      </w:r>
      <w:r w:rsidR="0054467D">
        <w:instrText xml:space="preserve"> ADDIN EN.CITE.DATA </w:instrText>
      </w:r>
      <w:r w:rsidR="0054467D">
        <w:fldChar w:fldCharType="end"/>
      </w:r>
      <w:r>
        <w:fldChar w:fldCharType="separate"/>
      </w:r>
      <w:r w:rsidR="0054467D">
        <w:rPr>
          <w:noProof/>
        </w:rPr>
        <w:t>(42, 43)</w:t>
      </w:r>
      <w:r>
        <w:fldChar w:fldCharType="end"/>
      </w:r>
      <w:r>
        <w:t xml:space="preserve">. We took the objective of gathering all this knowledge and experience together to create a process map outlining the finer details about how the </w:t>
      </w:r>
      <w:proofErr w:type="spellStart"/>
      <w:r>
        <w:t>PtDA</w:t>
      </w:r>
      <w:proofErr w:type="spellEnd"/>
      <w:r>
        <w:t xml:space="preserve"> could be widely adopted into clinical practice</w:t>
      </w:r>
      <w:r w:rsidR="00B472E6">
        <w:t>, to guide</w:t>
      </w:r>
      <w:r w:rsidR="00C76326">
        <w:t xml:space="preserve"> uptake</w:t>
      </w:r>
      <w:r w:rsidR="00992BAE">
        <w:t xml:space="preserve"> in the </w:t>
      </w:r>
      <w:r w:rsidR="00B472E6">
        <w:t>real-world</w:t>
      </w:r>
      <w:r w:rsidR="00992BAE">
        <w:t xml:space="preserve"> setting</w:t>
      </w:r>
      <w:r>
        <w:t xml:space="preserve">. </w:t>
      </w:r>
    </w:p>
    <w:p w14:paraId="25417961" w14:textId="4862DA10" w:rsidR="00F253C7" w:rsidRDefault="00F253C7" w:rsidP="007A3552">
      <w:pPr>
        <w:spacing w:line="480" w:lineRule="auto"/>
        <w:rPr>
          <w:b/>
          <w:bCs/>
        </w:rPr>
      </w:pPr>
      <w:r>
        <w:rPr>
          <w:b/>
          <w:bCs/>
        </w:rPr>
        <w:t>METHODS</w:t>
      </w:r>
    </w:p>
    <w:p w14:paraId="54CE61F4" w14:textId="225A0148" w:rsidR="00AF0152" w:rsidRDefault="00BC58EC" w:rsidP="00BC58EC">
      <w:pPr>
        <w:spacing w:line="480" w:lineRule="auto"/>
      </w:pPr>
      <w:r>
        <w:t xml:space="preserve">A Patient Reference Panel (chaired by LT) was engaged from conception of the </w:t>
      </w:r>
      <w:proofErr w:type="spellStart"/>
      <w:r>
        <w:t>CanGene-CanVar</w:t>
      </w:r>
      <w:proofErr w:type="spellEnd"/>
      <w:r>
        <w:t xml:space="preserve"> programme</w:t>
      </w:r>
      <w:r w:rsidR="002E3E36">
        <w:t>.</w:t>
      </w:r>
      <w:r>
        <w:t xml:space="preserve"> </w:t>
      </w:r>
      <w:r w:rsidR="00585D64">
        <w:t>Patient codesign was the central ethos for our research using the Person-Based Approach</w:t>
      </w:r>
      <w:r w:rsidR="000439AF">
        <w:t xml:space="preserve"> </w:t>
      </w:r>
      <w:r w:rsidR="00585D64">
        <w:fldChar w:fldCharType="begin"/>
      </w:r>
      <w:r w:rsidR="0054467D">
        <w:instrText xml:space="preserve"> ADDIN EN.CITE &lt;EndNote&gt;&lt;Cite&gt;&lt;Author&gt;Yardley&lt;/Author&gt;&lt;Year&gt;2015&lt;/Year&gt;&lt;RecNum&gt;244&lt;/RecNum&gt;&lt;DisplayText&gt;(37)&lt;/DisplayText&gt;&lt;record&gt;&lt;rec-number&gt;244&lt;/rec-number&gt;&lt;foreign-keys&gt;&lt;key app="EN" db-id="95vf09eauas5xfex25rx0az5p2f2vearw0tr" timestamp="1621355038"&gt;244&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 Med Internet Res&lt;/secondary-title&gt;&lt;/titles&gt;&lt;periodical&gt;&lt;full-title&gt;J Med Internet Res&lt;/full-title&gt;&lt;/periodical&gt;&lt;pages&gt;e30&lt;/pages&gt;&lt;volume&gt;17&lt;/volume&gt;&lt;number&gt;1&lt;/number&gt;&lt;keywords&gt;&lt;keyword&gt;person-based approach&lt;/keyword&gt;&lt;keyword&gt;Internet&lt;/keyword&gt;&lt;keyword&gt;qualitative research&lt;/keyword&gt;&lt;keyword&gt;evaluation studies&lt;/keyword&gt;&lt;keyword&gt;feasibility studies&lt;/keyword&gt;&lt;keyword&gt;health promotion&lt;/keyword&gt;&lt;keyword&gt;patient education&lt;/keyword&gt;&lt;keyword&gt;professional education&lt;/keyword&gt;&lt;keyword&gt;behavior change.&lt;/keyword&gt;&lt;/keywords&gt;&lt;dates&gt;&lt;year&gt;2015&lt;/year&gt;&lt;pub-dates&gt;&lt;date&gt;2015/01/30&lt;/date&gt;&lt;/pub-dates&gt;&lt;/dates&gt;&lt;isbn&gt;1438-8871&lt;/isbn&gt;&lt;urls&gt;&lt;related-urls&gt;&lt;url&gt;http://www.jmir.org/2015/1/e30/&lt;/url&gt;&lt;url&gt;https://doi.org/10.2196/jmir.4055&lt;/url&gt;&lt;url&gt;http://www.ncbi.nlm.nih.gov/pubmed/25639757&lt;/url&gt;&lt;/related-urls&gt;&lt;/urls&gt;&lt;electronic-resource-num&gt;10.2196/jmir.4055&lt;/electronic-resource-num&gt;&lt;/record&gt;&lt;/Cite&gt;&lt;/EndNote&gt;</w:instrText>
      </w:r>
      <w:r w:rsidR="00585D64">
        <w:fldChar w:fldCharType="separate"/>
      </w:r>
      <w:r w:rsidR="0054467D">
        <w:rPr>
          <w:noProof/>
        </w:rPr>
        <w:t>(37)</w:t>
      </w:r>
      <w:r w:rsidR="00585D64">
        <w:fldChar w:fldCharType="end"/>
      </w:r>
      <w:r w:rsidR="00585D64">
        <w:t xml:space="preserve">, since patients are the experts in their own care and will not use the </w:t>
      </w:r>
      <w:proofErr w:type="spellStart"/>
      <w:r w:rsidR="00437177">
        <w:t>PtDA</w:t>
      </w:r>
      <w:proofErr w:type="spellEnd"/>
      <w:r w:rsidR="00585D64">
        <w:t xml:space="preserve"> unless it is engaging, accessible and meaningful for them. </w:t>
      </w:r>
      <w:r>
        <w:t xml:space="preserve">A large group of international experts in clinical care, research and behavioural interventions </w:t>
      </w:r>
      <w:r w:rsidR="00585D64">
        <w:t>was</w:t>
      </w:r>
      <w:r>
        <w:t xml:space="preserve"> purposively sample</w:t>
      </w:r>
      <w:r w:rsidR="00585D64">
        <w:t>d</w:t>
      </w:r>
      <w:r>
        <w:t xml:space="preserve"> and invited to be part of the voluntary International Lynch Decision Aid Stakeholder Panel</w:t>
      </w:r>
      <w:r w:rsidR="00437177">
        <w:t xml:space="preserve"> (see consortium author list)</w:t>
      </w:r>
      <w:r w:rsidR="00585D64">
        <w:t xml:space="preserve">, to complement patient contributions and provide a depth and breadth of experience and perspectives from </w:t>
      </w:r>
      <w:r w:rsidR="00437177">
        <w:t>wide-ranging</w:t>
      </w:r>
      <w:r w:rsidR="00585D64">
        <w:t xml:space="preserve"> medical and academic systems. Patients were offered </w:t>
      </w:r>
      <w:r w:rsidR="004C1862">
        <w:t xml:space="preserve">remuneration </w:t>
      </w:r>
      <w:r w:rsidR="00585D64">
        <w:t xml:space="preserve">for their </w:t>
      </w:r>
      <w:r w:rsidR="00585D64">
        <w:lastRenderedPageBreak/>
        <w:t>time in line with the National Institute for Health and Care Researc</w:t>
      </w:r>
      <w:r w:rsidR="006F0755">
        <w:t>h ‘Payment guidance for researchers and professionals’</w:t>
      </w:r>
      <w:r w:rsidR="008C0273">
        <w:t xml:space="preserve"> (</w:t>
      </w:r>
      <w:hyperlink r:id="rId15" w:history="1">
        <w:r w:rsidR="00974381" w:rsidRPr="009A0DE0">
          <w:rPr>
            <w:rStyle w:val="Hyperlink"/>
          </w:rPr>
          <w:t>https://www.nihr.ac.uk</w:t>
        </w:r>
      </w:hyperlink>
      <w:r w:rsidR="00974381">
        <w:t>)</w:t>
      </w:r>
      <w:r w:rsidR="006F0755">
        <w:t>, previously called the ‘INVOLVE’ guidelines</w:t>
      </w:r>
      <w:r w:rsidR="00585D64">
        <w:t xml:space="preserve">. Other stakeholders were not offered </w:t>
      </w:r>
      <w:r w:rsidR="004C1862">
        <w:t>remuneration</w:t>
      </w:r>
      <w:r w:rsidR="00585D64">
        <w:t xml:space="preserve">, but attendance at meetings </w:t>
      </w:r>
      <w:r w:rsidR="006F0755">
        <w:t xml:space="preserve">and level of engagement </w:t>
      </w:r>
      <w:r w:rsidR="00585D64">
        <w:t>was voluntary</w:t>
      </w:r>
      <w:r w:rsidR="000439AF">
        <w:t xml:space="preserve"> </w:t>
      </w:r>
      <w:r w:rsidR="00A55176">
        <w:t>to accommodate the many</w:t>
      </w:r>
      <w:r w:rsidR="000439AF">
        <w:t xml:space="preserve"> clinical and/or academic commitments </w:t>
      </w:r>
      <w:r w:rsidR="00A55176">
        <w:t xml:space="preserve">of </w:t>
      </w:r>
      <w:r w:rsidR="000439AF">
        <w:t>members</w:t>
      </w:r>
      <w:r w:rsidR="00585D64">
        <w:t>. Terms of reference (Supplementary File</w:t>
      </w:r>
      <w:r w:rsidR="00252F2A">
        <w:t>s 1-2</w:t>
      </w:r>
      <w:r w:rsidR="00585D64">
        <w:t>) were agreed for both groups and members were told they were free to leave at any point.</w:t>
      </w:r>
      <w:r w:rsidR="00AF0152">
        <w:t xml:space="preserve"> A publication policy was drafted and agreed (Supplementary File</w:t>
      </w:r>
      <w:r w:rsidR="00252F2A">
        <w:t xml:space="preserve"> 3</w:t>
      </w:r>
      <w:r w:rsidR="00AF0152">
        <w:t xml:space="preserve">). Patients and other stakeholders were either invited to be named authors on presentations or publications, according to level of involvement, or named in a consortium author list under acknowledgements. </w:t>
      </w:r>
      <w:r w:rsidR="00585D64">
        <w:t xml:space="preserve"> </w:t>
      </w:r>
      <w:r>
        <w:t xml:space="preserve"> </w:t>
      </w:r>
    </w:p>
    <w:p w14:paraId="28063C65" w14:textId="36E0AD9C" w:rsidR="003F5A01" w:rsidRDefault="003F5A01" w:rsidP="003F5A01">
      <w:pPr>
        <w:spacing w:line="480" w:lineRule="auto"/>
      </w:pPr>
      <w:r>
        <w:t xml:space="preserve">Regular patient panel and stakeholder meetings were held virtually, every three to six months during the prototype codesign process for the </w:t>
      </w:r>
      <w:proofErr w:type="spellStart"/>
      <w:r>
        <w:t>PtDA</w:t>
      </w:r>
      <w:proofErr w:type="spellEnd"/>
      <w:r>
        <w:t xml:space="preserve">. Breakout rooms were used for small group discussions and the online chat and message board functions were used to capture feedback, along with short digital surveys. Email communication and meetings were arranged with individual stakeholders in response to need for expert advice and guidance related to specific content for the </w:t>
      </w:r>
      <w:proofErr w:type="spellStart"/>
      <w:r>
        <w:t>PtDA</w:t>
      </w:r>
      <w:proofErr w:type="spellEnd"/>
      <w:r>
        <w:t xml:space="preserve"> </w:t>
      </w:r>
      <w:r w:rsidR="00073AA9">
        <w:t>(</w:t>
      </w:r>
      <w:r>
        <w:t>for example</w:t>
      </w:r>
      <w:r w:rsidR="00073AA9">
        <w:t>,</w:t>
      </w:r>
      <w:r>
        <w:t xml:space="preserve"> aspirin chemoprevention, gynaecological cancer surveillance and risk-reducing surgery</w:t>
      </w:r>
      <w:r w:rsidR="00073AA9">
        <w:t>)</w:t>
      </w:r>
      <w:r>
        <w:t>, psychological theory underpinning behavioural interventions, risk communication, low literacy adaptations</w:t>
      </w:r>
      <w:r w:rsidR="00073AA9">
        <w:t xml:space="preserve">, </w:t>
      </w:r>
      <w:r>
        <w:t>uncertainty management</w:t>
      </w:r>
      <w:r w:rsidR="00073AA9">
        <w:t xml:space="preserve"> and implementation science guidelines and strategy</w:t>
      </w:r>
      <w:r>
        <w:t xml:space="preserve">. </w:t>
      </w:r>
    </w:p>
    <w:p w14:paraId="1CDE63F5" w14:textId="4679060C" w:rsidR="00AF0152" w:rsidRDefault="00AF0152" w:rsidP="00AF0152">
      <w:pPr>
        <w:spacing w:line="480" w:lineRule="auto"/>
      </w:pPr>
      <w:r>
        <w:t xml:space="preserve">Feedback about the </w:t>
      </w:r>
      <w:proofErr w:type="spellStart"/>
      <w:r>
        <w:t>PtDA</w:t>
      </w:r>
      <w:proofErr w:type="spellEnd"/>
      <w:r>
        <w:t xml:space="preserve"> from patients and stakeholders </w:t>
      </w:r>
      <w:r w:rsidR="00411432">
        <w:t>was</w:t>
      </w:r>
      <w:r>
        <w:t xml:space="preserve"> recorded in a transparent Table of Changes using the Person-Based Approach </w:t>
      </w:r>
      <w:r>
        <w:fldChar w:fldCharType="begin"/>
      </w:r>
      <w:r w:rsidR="0054467D">
        <w:instrText xml:space="preserve"> ADDIN EN.CITE &lt;EndNote&gt;&lt;Cite&gt;&lt;Author&gt;Yardley&lt;/Author&gt;&lt;Year&gt;2015&lt;/Year&gt;&lt;RecNum&gt;244&lt;/RecNum&gt;&lt;DisplayText&gt;(37)&lt;/DisplayText&gt;&lt;record&gt;&lt;rec-number&gt;244&lt;/rec-number&gt;&lt;foreign-keys&gt;&lt;key app="EN" db-id="95vf09eauas5xfex25rx0az5p2f2vearw0tr" timestamp="1621355038"&gt;244&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 Med Internet Res&lt;/secondary-title&gt;&lt;/titles&gt;&lt;periodical&gt;&lt;full-title&gt;J Med Internet Res&lt;/full-title&gt;&lt;/periodical&gt;&lt;pages&gt;e30&lt;/pages&gt;&lt;volume&gt;17&lt;/volume&gt;&lt;number&gt;1&lt;/number&gt;&lt;keywords&gt;&lt;keyword&gt;person-based approach&lt;/keyword&gt;&lt;keyword&gt;Internet&lt;/keyword&gt;&lt;keyword&gt;qualitative research&lt;/keyword&gt;&lt;keyword&gt;evaluation studies&lt;/keyword&gt;&lt;keyword&gt;feasibility studies&lt;/keyword&gt;&lt;keyword&gt;health promotion&lt;/keyword&gt;&lt;keyword&gt;patient education&lt;/keyword&gt;&lt;keyword&gt;professional education&lt;/keyword&gt;&lt;keyword&gt;behavior change.&lt;/keyword&gt;&lt;/keywords&gt;&lt;dates&gt;&lt;year&gt;2015&lt;/year&gt;&lt;pub-dates&gt;&lt;date&gt;2015/01/30&lt;/date&gt;&lt;/pub-dates&gt;&lt;/dates&gt;&lt;isbn&gt;1438-8871&lt;/isbn&gt;&lt;urls&gt;&lt;related-urls&gt;&lt;url&gt;http://www.jmir.org/2015/1/e30/&lt;/url&gt;&lt;url&gt;https://doi.org/10.2196/jmir.4055&lt;/url&gt;&lt;url&gt;http://www.ncbi.nlm.nih.gov/pubmed/25639757&lt;/url&gt;&lt;/related-urls&gt;&lt;/urls&gt;&lt;electronic-resource-num&gt;10.2196/jmir.4055&lt;/electronic-resource-num&gt;&lt;/record&gt;&lt;/Cite&gt;&lt;/EndNote&gt;</w:instrText>
      </w:r>
      <w:r>
        <w:fldChar w:fldCharType="separate"/>
      </w:r>
      <w:r w:rsidR="0054467D">
        <w:rPr>
          <w:noProof/>
        </w:rPr>
        <w:t>(37)</w:t>
      </w:r>
      <w:r>
        <w:fldChar w:fldCharType="end"/>
      </w:r>
      <w:r>
        <w:t xml:space="preserve">. Suggested changes to the </w:t>
      </w:r>
      <w:proofErr w:type="spellStart"/>
      <w:r>
        <w:t>PtDA</w:t>
      </w:r>
      <w:proofErr w:type="spellEnd"/>
      <w:r>
        <w:t xml:space="preserve"> were reviewed and prioritised using</w:t>
      </w:r>
      <w:r w:rsidR="000439AF">
        <w:t xml:space="preserve"> the</w:t>
      </w:r>
      <w:r>
        <w:t xml:space="preserve"> </w:t>
      </w:r>
      <w:proofErr w:type="spellStart"/>
      <w:r w:rsidRPr="00917437">
        <w:rPr>
          <w:b/>
          <w:bCs/>
        </w:rPr>
        <w:t>M</w:t>
      </w:r>
      <w:r>
        <w:t>o</w:t>
      </w:r>
      <w:r w:rsidRPr="00917437">
        <w:rPr>
          <w:b/>
          <w:bCs/>
        </w:rPr>
        <w:t>SC</w:t>
      </w:r>
      <w:r>
        <w:t>o</w:t>
      </w:r>
      <w:r w:rsidRPr="00917437">
        <w:rPr>
          <w:b/>
          <w:bCs/>
        </w:rPr>
        <w:t>W</w:t>
      </w:r>
      <w:proofErr w:type="spellEnd"/>
      <w:r>
        <w:t xml:space="preserve"> </w:t>
      </w:r>
      <w:r w:rsidR="000439AF">
        <w:t xml:space="preserve">method of prioritisation </w:t>
      </w:r>
      <w:r>
        <w:t xml:space="preserve">to identify refinements that </w:t>
      </w:r>
      <w:r w:rsidRPr="00917437">
        <w:rPr>
          <w:b/>
          <w:bCs/>
        </w:rPr>
        <w:t>M</w:t>
      </w:r>
      <w:r>
        <w:t>ust</w:t>
      </w:r>
      <w:r w:rsidR="00411432">
        <w:t xml:space="preserve"> be</w:t>
      </w:r>
      <w:r>
        <w:t xml:space="preserve">, </w:t>
      </w:r>
      <w:r w:rsidRPr="00917437">
        <w:rPr>
          <w:b/>
          <w:bCs/>
        </w:rPr>
        <w:t>S</w:t>
      </w:r>
      <w:r>
        <w:t>hould</w:t>
      </w:r>
      <w:r w:rsidR="00411432">
        <w:t xml:space="preserve"> be</w:t>
      </w:r>
      <w:r>
        <w:t xml:space="preserve">, </w:t>
      </w:r>
      <w:r w:rsidRPr="00917437">
        <w:rPr>
          <w:b/>
          <w:bCs/>
        </w:rPr>
        <w:t>C</w:t>
      </w:r>
      <w:r>
        <w:t xml:space="preserve">ould </w:t>
      </w:r>
      <w:r w:rsidR="00411432">
        <w:t xml:space="preserve">be, </w:t>
      </w:r>
      <w:r>
        <w:t xml:space="preserve">or </w:t>
      </w:r>
      <w:r w:rsidRPr="00411432">
        <w:rPr>
          <w:b/>
          <w:bCs/>
        </w:rPr>
        <w:t>W</w:t>
      </w:r>
      <w:r w:rsidR="00274AF8">
        <w:t>on’t be made this time, but w</w:t>
      </w:r>
      <w:r w:rsidRPr="00274AF8">
        <w:t>ould</w:t>
      </w:r>
      <w:r>
        <w:t xml:space="preserve"> be made if there is </w:t>
      </w:r>
      <w:r w:rsidR="00411432">
        <w:t xml:space="preserve">enough </w:t>
      </w:r>
      <w:r>
        <w:t>time</w:t>
      </w:r>
      <w:r w:rsidR="00411432">
        <w:t xml:space="preserve"> and resource in future</w:t>
      </w:r>
      <w:r w:rsidR="00A55176">
        <w:t xml:space="preserve"> </w:t>
      </w:r>
      <w:r w:rsidR="00274AF8">
        <w:fldChar w:fldCharType="begin"/>
      </w:r>
      <w:r w:rsidR="0054467D">
        <w:instrText xml:space="preserve"> ADDIN EN.CITE &lt;EndNote&gt;&lt;Cite&gt;&lt;Author&gt;del Sagrado&lt;/Author&gt;&lt;Year&gt;2021&lt;/Year&gt;&lt;RecNum&gt;493&lt;/RecNum&gt;&lt;DisplayText&gt;(44)&lt;/DisplayText&gt;&lt;record&gt;&lt;rec-number&gt;493&lt;/rec-number&gt;&lt;foreign-keys&gt;&lt;key app="EN" db-id="95vf09eauas5xfex25rx0az5p2f2vearw0tr" timestamp="1695638416"&gt;493&lt;/key&gt;&lt;/foreign-keys&gt;&lt;ref-type name="Journal Article"&gt;17&lt;/ref-type&gt;&lt;contributors&gt;&lt;authors&gt;&lt;author&gt;del Sagrado, José&lt;/author&gt;&lt;author&gt;del Águila, Isabel M.&lt;/author&gt;&lt;/authors&gt;&lt;/contributors&gt;&lt;titles&gt;&lt;title&gt;Assisted requirements selection by clustering&lt;/title&gt;&lt;secondary-title&gt;Requirements Engineering&lt;/secondary-title&gt;&lt;/titles&gt;&lt;periodical&gt;&lt;full-title&gt;Requirements Engineering&lt;/full-title&gt;&lt;/periodical&gt;&lt;pages&gt;167-184&lt;/pages&gt;&lt;volume&gt;26&lt;/volume&gt;&lt;number&gt;2&lt;/number&gt;&lt;dates&gt;&lt;year&gt;2021&lt;/year&gt;&lt;pub-dates&gt;&lt;date&gt;2021/06/01&lt;/date&gt;&lt;/pub-dates&gt;&lt;/dates&gt;&lt;isbn&gt;1432-010X&lt;/isbn&gt;&lt;urls&gt;&lt;related-urls&gt;&lt;url&gt;https://doi.org/10.1007/s00766-020-00341-1&lt;/url&gt;&lt;/related-urls&gt;&lt;/urls&gt;&lt;electronic-resource-num&gt;10.1007/s00766-020-00341-1&lt;/electronic-resource-num&gt;&lt;/record&gt;&lt;/Cite&gt;&lt;/EndNote&gt;</w:instrText>
      </w:r>
      <w:r w:rsidR="00274AF8">
        <w:fldChar w:fldCharType="separate"/>
      </w:r>
      <w:r w:rsidR="0054467D">
        <w:rPr>
          <w:noProof/>
        </w:rPr>
        <w:t>(44)</w:t>
      </w:r>
      <w:r w:rsidR="00274AF8">
        <w:fldChar w:fldCharType="end"/>
      </w:r>
      <w:r>
        <w:t>.</w:t>
      </w:r>
      <w:r w:rsidR="00073AA9">
        <w:t xml:space="preserve"> </w:t>
      </w:r>
    </w:p>
    <w:p w14:paraId="02EF42EA" w14:textId="71EFF59A" w:rsidR="00F253C7" w:rsidRDefault="00F253C7" w:rsidP="007A3552">
      <w:pPr>
        <w:spacing w:line="480" w:lineRule="auto"/>
        <w:rPr>
          <w:b/>
          <w:bCs/>
        </w:rPr>
      </w:pPr>
      <w:r>
        <w:rPr>
          <w:b/>
          <w:bCs/>
        </w:rPr>
        <w:t xml:space="preserve">Ethical </w:t>
      </w:r>
      <w:r w:rsidR="008054DB">
        <w:rPr>
          <w:b/>
          <w:bCs/>
        </w:rPr>
        <w:t>approval statement</w:t>
      </w:r>
    </w:p>
    <w:p w14:paraId="2EAA8A36" w14:textId="3B73B8DC" w:rsidR="00C4265D" w:rsidRPr="00305EB5" w:rsidRDefault="007F4D59" w:rsidP="007A3552">
      <w:pPr>
        <w:spacing w:line="480" w:lineRule="auto"/>
      </w:pPr>
      <w:r w:rsidRPr="00305EB5">
        <w:t xml:space="preserve">Ethical approval was not required for </w:t>
      </w:r>
      <w:r w:rsidR="004C1862" w:rsidRPr="00305EB5">
        <w:t>the implementation science protocol described here. Ethic</w:t>
      </w:r>
      <w:r w:rsidR="00543400" w:rsidRPr="00305EB5">
        <w:t>al</w:t>
      </w:r>
      <w:r w:rsidR="004C1862" w:rsidRPr="00305EB5">
        <w:t xml:space="preserve"> approval was obtained </w:t>
      </w:r>
      <w:r w:rsidR="00305EB5" w:rsidRPr="00305EB5">
        <w:t xml:space="preserve">from the UK Health Departments National Research Ethics Service and Health </w:t>
      </w:r>
      <w:r w:rsidR="00305EB5" w:rsidRPr="00305EB5">
        <w:lastRenderedPageBreak/>
        <w:t xml:space="preserve">Research Authority </w:t>
      </w:r>
      <w:r w:rsidR="00305EB5" w:rsidRPr="003D495F">
        <w:rPr>
          <w:rFonts w:cstheme="minorHAnsi"/>
        </w:rPr>
        <w:t>(REC reference 22/NI/010, IRAS Project 312473)</w:t>
      </w:r>
      <w:r w:rsidR="00305EB5" w:rsidRPr="003D495F">
        <w:rPr>
          <w:rFonts w:cstheme="minorHAnsi"/>
        </w:rPr>
        <w:t xml:space="preserve"> </w:t>
      </w:r>
      <w:r w:rsidR="004C1862" w:rsidRPr="00305EB5">
        <w:t>for a nested study involving in</w:t>
      </w:r>
      <w:r w:rsidR="00543400" w:rsidRPr="00305EB5">
        <w:t>-</w:t>
      </w:r>
      <w:r w:rsidR="004C1862" w:rsidRPr="00305EB5">
        <w:t>depth patient interviews by KK to identify support needs, understanding of personalised cancer risks and decision support needs (to be reported separately)</w:t>
      </w:r>
      <w:r w:rsidRPr="00305EB5">
        <w:t xml:space="preserve">. </w:t>
      </w:r>
    </w:p>
    <w:p w14:paraId="1C4D0A49" w14:textId="77777777" w:rsidR="00C4265D" w:rsidRPr="003D495F" w:rsidRDefault="00C4265D" w:rsidP="007A3552">
      <w:pPr>
        <w:spacing w:line="480" w:lineRule="auto"/>
        <w:rPr>
          <w:b/>
          <w:bCs/>
        </w:rPr>
      </w:pPr>
      <w:r w:rsidRPr="003D495F">
        <w:rPr>
          <w:b/>
          <w:bCs/>
        </w:rPr>
        <w:t xml:space="preserve">Consent statement </w:t>
      </w:r>
    </w:p>
    <w:p w14:paraId="1FACEE3E" w14:textId="31A668AD" w:rsidR="00C4265D" w:rsidRPr="007F4D59" w:rsidRDefault="007F4D59" w:rsidP="007A3552">
      <w:pPr>
        <w:spacing w:line="480" w:lineRule="auto"/>
      </w:pPr>
      <w:r>
        <w:t>Patients in</w:t>
      </w:r>
      <w:r w:rsidR="00437177">
        <w:t xml:space="preserve"> the</w:t>
      </w:r>
      <w:r>
        <w:t xml:space="preserve"> </w:t>
      </w:r>
      <w:proofErr w:type="spellStart"/>
      <w:r>
        <w:t>CanGene-CanVar</w:t>
      </w:r>
      <w:proofErr w:type="spellEnd"/>
      <w:r>
        <w:t xml:space="preserve"> Patient Reference Panel </w:t>
      </w:r>
      <w:r w:rsidR="008054DB">
        <w:t xml:space="preserve">and members of the Stakeholder Panel </w:t>
      </w:r>
      <w:r w:rsidR="00A37566">
        <w:t xml:space="preserve">were not required to provide written consent, but </w:t>
      </w:r>
      <w:r>
        <w:t>agreed the Terms of Reference before joining the group</w:t>
      </w:r>
      <w:r w:rsidR="008054DB">
        <w:t>s</w:t>
      </w:r>
      <w:r>
        <w:t xml:space="preserve"> and were free to leave at any time. Patients from the community who contributed to Patient and Public Involvement (PPI) activities </w:t>
      </w:r>
      <w:r w:rsidR="00A37566">
        <w:t xml:space="preserve">also </w:t>
      </w:r>
      <w:r>
        <w:t xml:space="preserve">did so voluntarily and agreed that they would not be personally identified with any quotes or information presented in presentations or publications. </w:t>
      </w:r>
      <w:r w:rsidR="00C4265D">
        <w:t xml:space="preserve">Written consent was obtained for specific </w:t>
      </w:r>
      <w:r w:rsidR="00A37566">
        <w:t xml:space="preserve">activities such as recording videos of patient stories to be included on the website. </w:t>
      </w:r>
    </w:p>
    <w:p w14:paraId="5DBEAD15" w14:textId="0408E055" w:rsidR="00F253C7" w:rsidRDefault="00CD74CF" w:rsidP="007A3552">
      <w:pPr>
        <w:spacing w:line="480" w:lineRule="auto"/>
        <w:rPr>
          <w:b/>
          <w:bCs/>
        </w:rPr>
      </w:pPr>
      <w:r>
        <w:rPr>
          <w:b/>
          <w:bCs/>
        </w:rPr>
        <w:t>Progress to date</w:t>
      </w:r>
    </w:p>
    <w:p w14:paraId="2E44AF3D" w14:textId="7E7CE868" w:rsidR="002E3E36" w:rsidRDefault="002E3E36" w:rsidP="00B73153">
      <w:pPr>
        <w:spacing w:line="480" w:lineRule="auto"/>
      </w:pPr>
      <w:r>
        <w:t xml:space="preserve">The </w:t>
      </w:r>
      <w:proofErr w:type="spellStart"/>
      <w:r>
        <w:t>CanGene-CanVar</w:t>
      </w:r>
      <w:proofErr w:type="spellEnd"/>
      <w:r>
        <w:t xml:space="preserve"> Patient Reference Panel </w:t>
      </w:r>
      <w:r w:rsidR="00CD74CF">
        <w:t>includes</w:t>
      </w:r>
      <w:r>
        <w:t xml:space="preserve"> </w:t>
      </w:r>
      <w:r w:rsidR="00CD74CF">
        <w:t xml:space="preserve">a total of </w:t>
      </w:r>
      <w:r>
        <w:t>13 members with varied backgrounds and lived experiences.</w:t>
      </w:r>
      <w:r w:rsidR="00191B50">
        <w:t xml:space="preserve"> The panel includes members who have had a cancer diagnosis and/or family members with cancer. Some members have had genetic testing and a few of them have a known pathogenic variant in a cancer predisposition gene. There are </w:t>
      </w:r>
      <w:r w:rsidR="00C846B1">
        <w:t>nine</w:t>
      </w:r>
      <w:r w:rsidR="00191B50">
        <w:t xml:space="preserve"> female and </w:t>
      </w:r>
      <w:r w:rsidR="00C846B1">
        <w:t>four</w:t>
      </w:r>
      <w:r w:rsidR="00191B50">
        <w:t xml:space="preserve"> male members, with a range of ages from 20s to 60s</w:t>
      </w:r>
      <w:r w:rsidR="00426690">
        <w:t xml:space="preserve"> and personal/professional backgrounds including lawyer, business owner, teacher, journalist, boat builder and student</w:t>
      </w:r>
      <w:r w:rsidR="00191B50">
        <w:t xml:space="preserve">. </w:t>
      </w:r>
      <w:r w:rsidR="00CD74CF">
        <w:t xml:space="preserve">Some were members from the beginning of the project and others joined at various times, after being invited by their clinician or another patient panel member. </w:t>
      </w:r>
      <w:r>
        <w:t xml:space="preserve">The International Lynch Decision Aid Stakeholder Panel has also grown and evolved during the </w:t>
      </w:r>
      <w:proofErr w:type="spellStart"/>
      <w:r>
        <w:t>PtDA</w:t>
      </w:r>
      <w:proofErr w:type="spellEnd"/>
      <w:r>
        <w:t xml:space="preserve"> codesign process and comprises a multidisciplinary mix of clinicians with roles including genetic counsellor, geneticist, oncologist, gynaecologist, nurse and surgeon as well as researchers with expertise in areas including behavioural science, shared decision making, psychology, risk communication, low literacy resources, implementation science and public policy. </w:t>
      </w:r>
      <w:r w:rsidR="004C1862">
        <w:t>External partners also include</w:t>
      </w:r>
      <w:r>
        <w:t xml:space="preserve"> many patient support groups, charities and public bodies. All </w:t>
      </w:r>
      <w:r w:rsidR="00CD74CF">
        <w:lastRenderedPageBreak/>
        <w:t xml:space="preserve">stakeholders </w:t>
      </w:r>
      <w:r>
        <w:t xml:space="preserve">have </w:t>
      </w:r>
      <w:r w:rsidR="00CD74CF">
        <w:t xml:space="preserve">been </w:t>
      </w:r>
      <w:r>
        <w:t xml:space="preserve">engaged with the </w:t>
      </w:r>
      <w:proofErr w:type="spellStart"/>
      <w:r>
        <w:t>PtDA</w:t>
      </w:r>
      <w:proofErr w:type="spellEnd"/>
      <w:r>
        <w:t xml:space="preserve"> codesign process and </w:t>
      </w:r>
      <w:r w:rsidR="00CD74CF">
        <w:t>provided with regular updates on the</w:t>
      </w:r>
      <w:r>
        <w:t xml:space="preserve"> progress</w:t>
      </w:r>
      <w:r w:rsidR="00CD74CF">
        <w:t xml:space="preserve"> of website codesign</w:t>
      </w:r>
      <w:r>
        <w:t xml:space="preserve">, presentations at regional, national and international conferences, publications and </w:t>
      </w:r>
      <w:r w:rsidR="00542EB7">
        <w:t>priorities for future work</w:t>
      </w:r>
      <w:r>
        <w:t xml:space="preserve">. </w:t>
      </w:r>
      <w:r w:rsidR="00DE1EED">
        <w:t xml:space="preserve">A summary of the roles and geographical location of stakeholders </w:t>
      </w:r>
      <w:r w:rsidR="00191B50">
        <w:t>can be viewed in Supplementary File 4 and an acknowledgement slide presenting a visual overview of the diversity and geographical spread of stakeholders can be seen in Figure 2.</w:t>
      </w:r>
    </w:p>
    <w:p w14:paraId="5CD15324" w14:textId="18ECCCD4" w:rsidR="002E15D9" w:rsidRDefault="002E15D9" w:rsidP="00B73153">
      <w:pPr>
        <w:spacing w:line="480" w:lineRule="auto"/>
      </w:pPr>
      <w:r>
        <w:t xml:space="preserve">Implementation science strategies and frameworks aimed at supporting systematic uptake of the </w:t>
      </w:r>
      <w:proofErr w:type="spellStart"/>
      <w:r>
        <w:t>PtDA</w:t>
      </w:r>
      <w:proofErr w:type="spellEnd"/>
      <w:r>
        <w:t xml:space="preserve"> were reviewed and considered through consultation with experts and</w:t>
      </w:r>
      <w:r w:rsidR="00CD74CF">
        <w:t xml:space="preserve"> scoping review of the literature and</w:t>
      </w:r>
      <w:r>
        <w:t xml:space="preserve"> online resources. </w:t>
      </w:r>
      <w:r w:rsidR="00CD74CF">
        <w:t xml:space="preserve">The six implementation wheel domains from the </w:t>
      </w:r>
      <w:r>
        <w:t>National Institute for Health and Care Research Applied Research Collaboration Wessex (</w:t>
      </w:r>
      <w:hyperlink r:id="rId16" w:history="1">
        <w:r w:rsidRPr="00FA0FBD">
          <w:rPr>
            <w:rStyle w:val="Hyperlink"/>
          </w:rPr>
          <w:t>https://www.arc-wx.nihr.ac.uk</w:t>
        </w:r>
      </w:hyperlink>
      <w:r>
        <w:t xml:space="preserve">) implementation toolkit </w:t>
      </w:r>
      <w:r w:rsidR="00E64822">
        <w:t xml:space="preserve">and checklist </w:t>
      </w:r>
      <w:r w:rsidR="00CD74CF">
        <w:t>were considered</w:t>
      </w:r>
      <w:r w:rsidR="00542EB7">
        <w:t xml:space="preserve"> from before the start of the project, throughout the duration and beyond the point of clinical implementation</w:t>
      </w:r>
      <w:r w:rsidR="00CD74CF">
        <w:t xml:space="preserve"> </w:t>
      </w:r>
      <w:r>
        <w:t>(</w:t>
      </w:r>
      <w:r w:rsidRPr="00662058">
        <w:t xml:space="preserve">Figure </w:t>
      </w:r>
      <w:r w:rsidR="00BD379A">
        <w:t>3</w:t>
      </w:r>
      <w:r>
        <w:t xml:space="preserve">). </w:t>
      </w:r>
    </w:p>
    <w:p w14:paraId="215E8401" w14:textId="35A390D7" w:rsidR="00F21A5E" w:rsidRDefault="00F21A5E" w:rsidP="00B73153">
      <w:pPr>
        <w:spacing w:line="480" w:lineRule="auto"/>
      </w:pPr>
      <w:r>
        <w:t xml:space="preserve">A meeting focussed on potential implementation barriers, facilitators and strategies was </w:t>
      </w:r>
      <w:r w:rsidR="00CD74CF">
        <w:t>completed. A</w:t>
      </w:r>
      <w:r>
        <w:t xml:space="preserve">ll stakeholders invited to contribute either by joining a virtual meeting or </w:t>
      </w:r>
      <w:r w:rsidR="00CD74CF">
        <w:t xml:space="preserve">by </w:t>
      </w:r>
      <w:r>
        <w:t xml:space="preserve">giving feedback separately </w:t>
      </w:r>
      <w:r w:rsidR="00CD74CF">
        <w:t>via</w:t>
      </w:r>
      <w:r>
        <w:t xml:space="preserve"> email or a private meeting. Padlet </w:t>
      </w:r>
      <w:r w:rsidR="00CD74CF">
        <w:t>(</w:t>
      </w:r>
      <w:hyperlink r:id="rId17" w:history="1">
        <w:r w:rsidR="00CD74CF" w:rsidRPr="00A3102F">
          <w:rPr>
            <w:rStyle w:val="Hyperlink"/>
          </w:rPr>
          <w:t>https://padlet.com</w:t>
        </w:r>
      </w:hyperlink>
      <w:r w:rsidR="00CD74CF">
        <w:t xml:space="preserve">) </w:t>
      </w:r>
      <w:r>
        <w:t xml:space="preserve">was used </w:t>
      </w:r>
      <w:r w:rsidR="00CD74CF">
        <w:t xml:space="preserve">as a collaborative visual message board tool </w:t>
      </w:r>
      <w:r>
        <w:t>to capture ideas and suggestions</w:t>
      </w:r>
      <w:r w:rsidR="00CD74CF">
        <w:t xml:space="preserve"> from stakeholders in real time</w:t>
      </w:r>
      <w:r>
        <w:t xml:space="preserve"> (</w:t>
      </w:r>
      <w:r w:rsidR="00CD74CF">
        <w:t xml:space="preserve">see </w:t>
      </w:r>
      <w:r w:rsidR="00662058" w:rsidRPr="003D34F2">
        <w:t>Supplementary file 5</w:t>
      </w:r>
      <w:r w:rsidR="00CD74CF">
        <w:t xml:space="preserve"> for a summary of </w:t>
      </w:r>
      <w:r w:rsidR="00E85892">
        <w:t>comments</w:t>
      </w:r>
      <w:r>
        <w:t xml:space="preserve">). </w:t>
      </w:r>
      <w:r w:rsidR="00E85892">
        <w:t xml:space="preserve">Padlet message boards were created to request feedback, ideas and suggestions from the perspective of patients and other experts regarding the following questions about the </w:t>
      </w:r>
      <w:proofErr w:type="spellStart"/>
      <w:r w:rsidR="00E85892">
        <w:t>PtDA</w:t>
      </w:r>
      <w:proofErr w:type="spellEnd"/>
      <w:r w:rsidR="00E85892">
        <w:t xml:space="preserve">: </w:t>
      </w:r>
      <w:r w:rsidR="00E85892">
        <w:br/>
        <w:t xml:space="preserve">1. What will be the key barriers to implementation? </w:t>
      </w:r>
    </w:p>
    <w:p w14:paraId="15EF9ED8" w14:textId="727A1F9D" w:rsidR="00E85892" w:rsidRDefault="00E85892" w:rsidP="00B73153">
      <w:pPr>
        <w:spacing w:line="480" w:lineRule="auto"/>
      </w:pPr>
      <w:r>
        <w:t>2. How will clinicians know the decision aid is available to offer patients?</w:t>
      </w:r>
    </w:p>
    <w:p w14:paraId="521BAEF6" w14:textId="31708644" w:rsidR="00E85892" w:rsidRDefault="00E85892" w:rsidP="00B73153">
      <w:pPr>
        <w:spacing w:line="480" w:lineRule="auto"/>
      </w:pPr>
      <w:r>
        <w:t>3. How can people find the decision aid themselves at home?</w:t>
      </w:r>
    </w:p>
    <w:p w14:paraId="7FEF7054" w14:textId="51CC4929" w:rsidR="00F21A5E" w:rsidRDefault="00F21A5E" w:rsidP="00B73153">
      <w:pPr>
        <w:spacing w:line="480" w:lineRule="auto"/>
      </w:pPr>
      <w:r>
        <w:t xml:space="preserve">Feedback from patients and stakeholders along with personal knowledge from clinical practice as a </w:t>
      </w:r>
      <w:r w:rsidR="00477526">
        <w:t xml:space="preserve">cancer </w:t>
      </w:r>
      <w:r>
        <w:t xml:space="preserve">genetic counsellor was used </w:t>
      </w:r>
      <w:r w:rsidR="00477526">
        <w:t xml:space="preserve">by KK </w:t>
      </w:r>
      <w:r>
        <w:t xml:space="preserve">to create a process map for implementation </w:t>
      </w:r>
      <w:r>
        <w:lastRenderedPageBreak/>
        <w:t>(</w:t>
      </w:r>
      <w:r w:rsidR="00064303" w:rsidRPr="00662058">
        <w:t>Supplementary File</w:t>
      </w:r>
      <w:r w:rsidR="00662058">
        <w:t xml:space="preserve"> 6</w:t>
      </w:r>
      <w:r>
        <w:t>). This considered</w:t>
      </w:r>
      <w:r w:rsidR="00477526">
        <w:t xml:space="preserve"> in detail the current</w:t>
      </w:r>
      <w:r>
        <w:t xml:space="preserve"> ‘on the ground’ resources, systems and processes to highlight potential implementation barriers and facilitators to be </w:t>
      </w:r>
      <w:r w:rsidR="00477526">
        <w:t>aware</w:t>
      </w:r>
      <w:r>
        <w:t xml:space="preserve"> of during </w:t>
      </w:r>
      <w:proofErr w:type="spellStart"/>
      <w:r>
        <w:t>PtDA</w:t>
      </w:r>
      <w:proofErr w:type="spellEnd"/>
      <w:r>
        <w:t xml:space="preserve"> codesign and roll out. </w:t>
      </w:r>
    </w:p>
    <w:p w14:paraId="7DE2CBBD" w14:textId="4F7A9BFC" w:rsidR="002E15D9" w:rsidRDefault="001C3DD3" w:rsidP="00B73153">
      <w:pPr>
        <w:spacing w:line="480" w:lineRule="auto"/>
      </w:pPr>
      <w:r>
        <w:t xml:space="preserve">Iterative </w:t>
      </w:r>
      <w:r w:rsidR="00437177">
        <w:t>optimisation</w:t>
      </w:r>
      <w:r w:rsidR="00477526">
        <w:t>s</w:t>
      </w:r>
      <w:r w:rsidR="00437177">
        <w:t xml:space="preserve"> ha</w:t>
      </w:r>
      <w:r w:rsidR="00477526">
        <w:t>ve</w:t>
      </w:r>
      <w:r>
        <w:t xml:space="preserve"> been completed</w:t>
      </w:r>
      <w:r w:rsidR="0011730A">
        <w:t xml:space="preserve"> based on stakeholder and patient feedback recorded in the Table of Changes and prioritised using </w:t>
      </w:r>
      <w:proofErr w:type="spellStart"/>
      <w:r w:rsidR="0011730A">
        <w:t>MoSCoW</w:t>
      </w:r>
      <w:proofErr w:type="spellEnd"/>
      <w:r w:rsidR="0011730A">
        <w:t xml:space="preserve">. A web developer was contracted to make several </w:t>
      </w:r>
      <w:r w:rsidR="00542EB7">
        <w:t>changes and additions</w:t>
      </w:r>
      <w:r w:rsidR="0011730A">
        <w:t xml:space="preserve"> to the </w:t>
      </w:r>
      <w:proofErr w:type="spellStart"/>
      <w:r w:rsidR="00477526">
        <w:t>PtDA</w:t>
      </w:r>
      <w:proofErr w:type="spellEnd"/>
      <w:r w:rsidR="00477526">
        <w:t xml:space="preserve"> </w:t>
      </w:r>
      <w:r w:rsidR="0011730A">
        <w:t>website</w:t>
      </w:r>
      <w:r w:rsidR="004C1862">
        <w:t xml:space="preserve"> (draft currently viewable at https://canchoose.org)</w:t>
      </w:r>
      <w:r w:rsidR="0011730A">
        <w:t xml:space="preserve">. </w:t>
      </w:r>
      <w:r w:rsidR="004C1862">
        <w:t xml:space="preserve">Refinements </w:t>
      </w:r>
      <w:r w:rsidR="0011730A">
        <w:t xml:space="preserve">will continue as needed based on </w:t>
      </w:r>
      <w:r w:rsidR="00477526">
        <w:t>evolving evidence and clinical guidelines and will be the subject of future funding requests</w:t>
      </w:r>
      <w:r w:rsidR="0011730A">
        <w:t>.</w:t>
      </w:r>
      <w:r w:rsidR="00741D62">
        <w:t xml:space="preserve"> </w:t>
      </w:r>
    </w:p>
    <w:p w14:paraId="154EC9F4" w14:textId="64E6842E" w:rsidR="002E3E36" w:rsidRPr="006F0755" w:rsidRDefault="002E15D9" w:rsidP="00B73153">
      <w:pPr>
        <w:spacing w:line="480" w:lineRule="auto"/>
      </w:pPr>
      <w:r>
        <w:t xml:space="preserve">The </w:t>
      </w:r>
      <w:proofErr w:type="spellStart"/>
      <w:r>
        <w:t>PtDA</w:t>
      </w:r>
      <w:proofErr w:type="spellEnd"/>
      <w:r>
        <w:t xml:space="preserve"> has not yet been rolled out into clinical </w:t>
      </w:r>
      <w:r w:rsidR="00477526">
        <w:t>practice,</w:t>
      </w:r>
      <w:r>
        <w:t xml:space="preserve"> but </w:t>
      </w:r>
      <w:r w:rsidR="00477526">
        <w:t>this is anticipated within the</w:t>
      </w:r>
      <w:r>
        <w:t xml:space="preserve"> next 12 months. Prior to this, a digital survey will be advertised in the community via patient groups, charities and genetics/oncology services asking patients </w:t>
      </w:r>
      <w:r w:rsidR="00542EB7">
        <w:t>in the target population (those with Lynch and their family members)</w:t>
      </w:r>
      <w:r>
        <w:t xml:space="preserve"> to evaluate the </w:t>
      </w:r>
      <w:proofErr w:type="spellStart"/>
      <w:r>
        <w:t>PtDA</w:t>
      </w:r>
      <w:proofErr w:type="spellEnd"/>
      <w:r>
        <w:t xml:space="preserve"> using Likert scales.  The survey results will be reported along with qualitative data from 20 </w:t>
      </w:r>
      <w:r w:rsidR="00477526">
        <w:t xml:space="preserve">semi-structured introductory and </w:t>
      </w:r>
      <w:r>
        <w:t xml:space="preserve">think-aloud interviews with patients looking at the prototype </w:t>
      </w:r>
      <w:proofErr w:type="spellStart"/>
      <w:r>
        <w:t>PtDA</w:t>
      </w:r>
      <w:proofErr w:type="spellEnd"/>
      <w:r>
        <w:t xml:space="preserve">. This mixed methods </w:t>
      </w:r>
      <w:r w:rsidR="00542EB7">
        <w:t>research</w:t>
      </w:r>
      <w:r>
        <w:t xml:space="preserve"> </w:t>
      </w:r>
      <w:r w:rsidR="004C1862">
        <w:t>study has ethic</w:t>
      </w:r>
      <w:r w:rsidR="006235E2">
        <w:t>al</w:t>
      </w:r>
      <w:r w:rsidR="004C1862">
        <w:t xml:space="preserve"> approval and </w:t>
      </w:r>
      <w:r>
        <w:t>will be the subject of future publication</w:t>
      </w:r>
      <w:r w:rsidR="00477526">
        <w:t>s</w:t>
      </w:r>
      <w:r>
        <w:t xml:space="preserve">. </w:t>
      </w:r>
      <w:r w:rsidR="002E3E36">
        <w:t xml:space="preserve">Stakeholders and patients have </w:t>
      </w:r>
      <w:r w:rsidR="00741D62">
        <w:t>expressed enthusiasm</w:t>
      </w:r>
      <w:r w:rsidR="002E3E36">
        <w:t xml:space="preserve"> about using the </w:t>
      </w:r>
      <w:proofErr w:type="spellStart"/>
      <w:r w:rsidR="002E3E36">
        <w:t>PtDA</w:t>
      </w:r>
      <w:proofErr w:type="spellEnd"/>
      <w:r w:rsidR="002E3E36">
        <w:t xml:space="preserve">, </w:t>
      </w:r>
      <w:r w:rsidR="00477526">
        <w:t>providing confidence</w:t>
      </w:r>
      <w:r w:rsidR="002E3E36">
        <w:t xml:space="preserve"> that it will </w:t>
      </w:r>
      <w:r w:rsidR="00477526">
        <w:t>achieve</w:t>
      </w:r>
      <w:r w:rsidR="002E3E36">
        <w:t xml:space="preserve"> </w:t>
      </w:r>
      <w:r w:rsidR="00477526">
        <w:t>systemic</w:t>
      </w:r>
      <w:r w:rsidR="002E3E36">
        <w:t xml:space="preserve"> uptake and allow for </w:t>
      </w:r>
      <w:r w:rsidR="00542EB7">
        <w:t xml:space="preserve">robust </w:t>
      </w:r>
      <w:r w:rsidR="00741D62">
        <w:t xml:space="preserve">outcome </w:t>
      </w:r>
      <w:r w:rsidR="00477526">
        <w:t>reporting</w:t>
      </w:r>
      <w:r w:rsidR="00741D62">
        <w:t xml:space="preserve">. </w:t>
      </w:r>
    </w:p>
    <w:p w14:paraId="038EE0FC" w14:textId="7537580C" w:rsidR="00F253C7" w:rsidRDefault="00F253C7" w:rsidP="007A3552">
      <w:pPr>
        <w:spacing w:line="480" w:lineRule="auto"/>
        <w:rPr>
          <w:b/>
          <w:bCs/>
        </w:rPr>
      </w:pPr>
      <w:r>
        <w:rPr>
          <w:b/>
          <w:bCs/>
        </w:rPr>
        <w:t>DISCUSSION</w:t>
      </w:r>
    </w:p>
    <w:p w14:paraId="06FAAF6E" w14:textId="39ED4357" w:rsidR="008F2D29" w:rsidRDefault="001C3DD3" w:rsidP="007A3552">
      <w:pPr>
        <w:spacing w:line="480" w:lineRule="auto"/>
      </w:pPr>
      <w:r>
        <w:t xml:space="preserve">Patient decision support interventions </w:t>
      </w:r>
      <w:r w:rsidR="00437177">
        <w:t xml:space="preserve">including </w:t>
      </w:r>
      <w:proofErr w:type="spellStart"/>
      <w:r w:rsidR="00437177">
        <w:t>PtDA</w:t>
      </w:r>
      <w:proofErr w:type="spellEnd"/>
      <w:r w:rsidR="00437177">
        <w:t xml:space="preserve"> </w:t>
      </w:r>
      <w:r>
        <w:t>show great promise for helping people to make difficult decisions in line with their priorities and values</w:t>
      </w:r>
      <w:r w:rsidR="009739DE">
        <w:t>,</w:t>
      </w:r>
      <w:r>
        <w:t xml:space="preserve"> </w:t>
      </w:r>
      <w:r w:rsidR="00E63F33">
        <w:t>to</w:t>
      </w:r>
      <w:r>
        <w:t xml:space="preserve"> feel more informed</w:t>
      </w:r>
      <w:r w:rsidR="009739DE">
        <w:t>,</w:t>
      </w:r>
      <w:r>
        <w:t xml:space="preserve"> and </w:t>
      </w:r>
      <w:r w:rsidR="009739DE">
        <w:t xml:space="preserve">to </w:t>
      </w:r>
      <w:r>
        <w:t>minimise decision regret</w:t>
      </w:r>
      <w:r w:rsidR="00E63F33">
        <w:t xml:space="preserve">. </w:t>
      </w:r>
      <w:proofErr w:type="spellStart"/>
      <w:r w:rsidR="008F2D29">
        <w:t>PtDA</w:t>
      </w:r>
      <w:proofErr w:type="spellEnd"/>
      <w:r w:rsidR="008F2D29">
        <w:t xml:space="preserve"> are not designed to replace shared decision making with healthcare professionals but can complement this process by providing an informative and supportive patient-facing resource that can be accessed outside of clinic and shared with family members. </w:t>
      </w:r>
      <w:r w:rsidR="009739DE">
        <w:t xml:space="preserve">There is </w:t>
      </w:r>
      <w:r w:rsidR="008F2D29">
        <w:t xml:space="preserve">a longstanding and growing evidence base for the effectiveness of </w:t>
      </w:r>
      <w:proofErr w:type="spellStart"/>
      <w:r w:rsidR="008F2D29">
        <w:t>PtDA</w:t>
      </w:r>
      <w:proofErr w:type="spellEnd"/>
      <w:r w:rsidR="009A2308">
        <w:t xml:space="preserve"> </w:t>
      </w:r>
      <w:r w:rsidR="009A2308">
        <w:fldChar w:fldCharType="begin">
          <w:fldData xml:space="preserve">PEVuZE5vdGU+PENpdGU+PEF1dGhvcj5TdGFjZXk8L0F1dGhvcj48WWVhcj4yMDIwPC9ZZWFyPjxS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</w:fldData>
        </w:fldChar>
      </w:r>
      <w:r w:rsidR="0054467D">
        <w:instrText xml:space="preserve"> ADDIN EN.CITE </w:instrText>
      </w:r>
      <w:r w:rsidR="0054467D">
        <w:fldChar w:fldCharType="begin">
          <w:fldData xml:space="preserve">PEVuZE5vdGU+PENpdGU+PEF1dGhvcj5TdGFjZXk8L0F1dGhvcj48WWVhcj4yMDIwPC9ZZWFyPjxS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</w:fldData>
        </w:fldChar>
      </w:r>
      <w:r w:rsidR="0054467D">
        <w:instrText xml:space="preserve"> ADDIN EN.CITE.DATA </w:instrText>
      </w:r>
      <w:r w:rsidR="0054467D">
        <w:fldChar w:fldCharType="end"/>
      </w:r>
      <w:r w:rsidR="009A2308">
        <w:fldChar w:fldCharType="separate"/>
      </w:r>
      <w:r w:rsidR="0054467D">
        <w:rPr>
          <w:noProof/>
        </w:rPr>
        <w:t>(1, 39, 45)</w:t>
      </w:r>
      <w:r w:rsidR="009A2308">
        <w:fldChar w:fldCharType="end"/>
      </w:r>
      <w:r w:rsidR="008F2D29">
        <w:t xml:space="preserve">, </w:t>
      </w:r>
      <w:r w:rsidR="009739DE">
        <w:t xml:space="preserve">as well as </w:t>
      </w:r>
      <w:r w:rsidR="008F2D29">
        <w:t>confirmation from patients that they want a central, trusted resource</w:t>
      </w:r>
      <w:r w:rsidR="00C97650">
        <w:t xml:space="preserve"> </w:t>
      </w:r>
      <w:r w:rsidR="00C97650">
        <w:fldChar w:fldCharType="begin">
          <w:fldData xml:space="preserve">PEVuZE5vdGU+PENpdGU+PEF1dGhvcj5XYXJuZXI8L0F1dGhvcj48WWVhcj4yMDIyPC9ZZWFyPjxS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</w:fldData>
        </w:fldChar>
      </w:r>
      <w:r w:rsidR="0054467D">
        <w:instrText xml:space="preserve"> ADDIN EN.CITE </w:instrText>
      </w:r>
      <w:r w:rsidR="0054467D">
        <w:fldChar w:fldCharType="begin">
          <w:fldData xml:space="preserve">PEVuZE5vdGU+PENpdGU+PEF1dGhvcj5XYXJuZXI8L0F1dGhvcj48WWVhcj4yMDIyPC9ZZWFyPjxS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</w:fldData>
        </w:fldChar>
      </w:r>
      <w:r w:rsidR="0054467D">
        <w:instrText xml:space="preserve"> ADDIN EN.CITE.DATA </w:instrText>
      </w:r>
      <w:r w:rsidR="0054467D">
        <w:fldChar w:fldCharType="end"/>
      </w:r>
      <w:r w:rsidR="00C97650">
        <w:fldChar w:fldCharType="separate"/>
      </w:r>
      <w:r w:rsidR="0054467D">
        <w:rPr>
          <w:noProof/>
        </w:rPr>
        <w:t>(31, 32)</w:t>
      </w:r>
      <w:r w:rsidR="00C97650">
        <w:fldChar w:fldCharType="end"/>
      </w:r>
      <w:r w:rsidR="00C97650">
        <w:t xml:space="preserve"> </w:t>
      </w:r>
      <w:r w:rsidR="008F2D29">
        <w:t xml:space="preserve">and recommendations </w:t>
      </w:r>
      <w:r w:rsidR="008F2D29">
        <w:lastRenderedPageBreak/>
        <w:t xml:space="preserve">from national healthcare services </w:t>
      </w:r>
      <w:r w:rsidR="00C97650">
        <w:fldChar w:fldCharType="begin"/>
      </w:r>
      <w:r w:rsidR="008A25AA">
        <w:instrText xml:space="preserve"> ADDIN EN.CITE &lt;EndNote&gt;&lt;Cite&gt;&lt;Author&gt;England&lt;/Author&gt;&lt;Year&gt;2019&lt;/Year&gt;&lt;RecNum&gt;294&lt;/RecNum&gt;&lt;DisplayText&gt;(3)&lt;/DisplayText&gt;&lt;record&gt;&lt;rec-number&gt;294&lt;/rec-number&gt;&lt;foreign-keys&gt;&lt;key app="EN" db-id="95vf09eauas5xfex25rx0az5p2f2vearw0tr" timestamp="1626793733"&gt;294&lt;/key&gt;&lt;/foreign-keys&gt;&lt;ref-type name="Government Document"&gt;46&lt;/ref-type&gt;&lt;contributors&gt;&lt;authors&gt;&lt;author&gt;England, N. H. S.&lt;/author&gt;&lt;/authors&gt;&lt;/contributors&gt;&lt;titles&gt;&lt;title&gt;Universal Personalised Care: Implementing the Comprehensive Model&lt;/title&gt;&lt;/titles&gt;&lt;dates&gt;&lt;year&gt;2019&lt;/year&gt;&lt;/dates&gt;&lt;urls&gt;&lt;related-urls&gt;&lt;url&gt;https://www.england.nhs.uk/publication/universal-personalised-care-implementing-the-comprehensive-model/&lt;/url&gt;&lt;/related-urls&gt;&lt;/urls&gt;&lt;access-date&gt;20/07/2021&lt;/access-date&gt;&lt;/record&gt;&lt;/Cite&gt;&lt;/EndNote&gt;</w:instrText>
      </w:r>
      <w:r w:rsidR="00C97650">
        <w:fldChar w:fldCharType="separate"/>
      </w:r>
      <w:r w:rsidR="008A25AA">
        <w:rPr>
          <w:noProof/>
        </w:rPr>
        <w:t>(3)</w:t>
      </w:r>
      <w:r w:rsidR="00C97650">
        <w:fldChar w:fldCharType="end"/>
      </w:r>
      <w:r w:rsidR="00C97650">
        <w:t xml:space="preserve"> </w:t>
      </w:r>
      <w:r w:rsidR="008F2D29">
        <w:t xml:space="preserve">and government bodies </w:t>
      </w:r>
      <w:r w:rsidR="00C97650">
        <w:fldChar w:fldCharType="begin">
          <w:fldData xml:space="preserve">PEVuZE5vdGU+PENpdGU+PEF1dGhvcj5FeGNlbGxlbmNlPC9BdXRob3I+PFllYXI+MjAyMDwvWWVh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</w:fldData>
        </w:fldChar>
      </w:r>
      <w:r w:rsidR="0054467D">
        <w:instrText xml:space="preserve"> ADDIN EN.CITE </w:instrText>
      </w:r>
      <w:r w:rsidR="0054467D">
        <w:fldChar w:fldCharType="begin">
          <w:fldData xml:space="preserve">PEVuZE5vdGU+PENpdGU+PEF1dGhvcj5FeGNlbGxlbmNlPC9BdXRob3I+PFllYXI+MjAyMDwvWWVh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</w:fldData>
        </w:fldChar>
      </w:r>
      <w:r w:rsidR="0054467D">
        <w:instrText xml:space="preserve"> ADDIN EN.CITE.DATA </w:instrText>
      </w:r>
      <w:r w:rsidR="0054467D">
        <w:fldChar w:fldCharType="end"/>
      </w:r>
      <w:r w:rsidR="00C97650">
        <w:fldChar w:fldCharType="separate"/>
      </w:r>
      <w:r w:rsidR="0054467D">
        <w:rPr>
          <w:noProof/>
        </w:rPr>
        <w:t>(2, 46, 47)</w:t>
      </w:r>
      <w:r w:rsidR="00C97650">
        <w:fldChar w:fldCharType="end"/>
      </w:r>
      <w:r w:rsidR="00C97650">
        <w:t xml:space="preserve"> </w:t>
      </w:r>
      <w:r w:rsidR="008F2D29">
        <w:t xml:space="preserve">to make shared decision making and use of </w:t>
      </w:r>
      <w:proofErr w:type="spellStart"/>
      <w:r w:rsidR="008F2D29">
        <w:t>PtDA</w:t>
      </w:r>
      <w:proofErr w:type="spellEnd"/>
      <w:r w:rsidR="008F2D29">
        <w:t xml:space="preserve"> where available routine in clinical practice</w:t>
      </w:r>
      <w:r w:rsidR="009739DE">
        <w:t>. However,</w:t>
      </w:r>
      <w:r w:rsidR="008F2D29">
        <w:t xml:space="preserve"> there is little evidence of successful clinical implementation</w:t>
      </w:r>
      <w:r w:rsidR="009739DE">
        <w:t xml:space="preserve"> of </w:t>
      </w:r>
      <w:proofErr w:type="spellStart"/>
      <w:r w:rsidR="009739DE">
        <w:t>PtDA</w:t>
      </w:r>
      <w:proofErr w:type="spellEnd"/>
      <w:r w:rsidR="00C97650">
        <w:t xml:space="preserve"> </w:t>
      </w:r>
      <w:r w:rsidR="00C97650">
        <w:fldChar w:fldCharType="begin">
          <w:fldData xml:space="preserve">PEVuZE5vdGU+PENpdGU+PEF1dGhvcj5SYWtlPC9BdXRob3I+PFllYXI+MjAyMjwvWWVhcj48UmVj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==
</w:fldData>
        </w:fldChar>
      </w:r>
      <w:r w:rsidR="0054467D">
        <w:instrText xml:space="preserve"> ADDIN EN.CITE </w:instrText>
      </w:r>
      <w:r w:rsidR="0054467D">
        <w:fldChar w:fldCharType="begin">
          <w:fldData xml:space="preserve">PEVuZE5vdGU+PENpdGU+PEF1dGhvcj5SYWtlPC9BdXRob3I+PFllYXI+MjAyMjwvWWVhcj48UmVj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==
</w:fldData>
        </w:fldChar>
      </w:r>
      <w:r w:rsidR="0054467D">
        <w:instrText xml:space="preserve"> ADDIN EN.CITE.DATA </w:instrText>
      </w:r>
      <w:r w:rsidR="0054467D">
        <w:fldChar w:fldCharType="end"/>
      </w:r>
      <w:r w:rsidR="00C97650">
        <w:fldChar w:fldCharType="separate"/>
      </w:r>
      <w:r w:rsidR="0054467D">
        <w:rPr>
          <w:noProof/>
        </w:rPr>
        <w:t>(6, 48)</w:t>
      </w:r>
      <w:r w:rsidR="00C97650">
        <w:fldChar w:fldCharType="end"/>
      </w:r>
      <w:r w:rsidR="008F2D29">
        <w:t xml:space="preserve">. </w:t>
      </w:r>
    </w:p>
    <w:p w14:paraId="74299C03" w14:textId="103786E0" w:rsidR="00922CEC" w:rsidRDefault="00D630E5" w:rsidP="007A3552">
      <w:pPr>
        <w:spacing w:line="480" w:lineRule="auto"/>
      </w:pPr>
      <w:r>
        <w:t xml:space="preserve">A group of expert clinicians and/or researchers could create an effective </w:t>
      </w:r>
      <w:proofErr w:type="spellStart"/>
      <w:r>
        <w:t>PtDA</w:t>
      </w:r>
      <w:proofErr w:type="spellEnd"/>
      <w:r>
        <w:t xml:space="preserve"> on their own. However, this is not enoug</w:t>
      </w:r>
      <w:r w:rsidR="002E3E36">
        <w:t xml:space="preserve">h; </w:t>
      </w:r>
      <w:r w:rsidR="00A17C6A">
        <w:t xml:space="preserve">even </w:t>
      </w:r>
      <w:r w:rsidR="00992B16">
        <w:t>a</w:t>
      </w:r>
      <w:r w:rsidR="002E3E36">
        <w:t xml:space="preserve"> </w:t>
      </w:r>
      <w:proofErr w:type="spellStart"/>
      <w:r w:rsidR="002E3E36">
        <w:t>PtDA</w:t>
      </w:r>
      <w:proofErr w:type="spellEnd"/>
      <w:r w:rsidR="002E3E36">
        <w:t xml:space="preserve"> </w:t>
      </w:r>
      <w:r w:rsidR="00992B16">
        <w:t xml:space="preserve">that ‘works’ by producing the intended outcomes and minimal harm </w:t>
      </w:r>
      <w:r w:rsidR="002E3E36">
        <w:t>will not benefit patients if it is not used</w:t>
      </w:r>
      <w:r w:rsidR="00A17C6A">
        <w:t xml:space="preserve"> </w:t>
      </w:r>
      <w:r w:rsidR="003378C7">
        <w:fldChar w:fldCharType="begin">
          <w:fldData xml:space="preserve">PEVuZE5vdGU+PENpdGU+PEF1dGhvcj5CYXVlcjwvQXV0aG9yPjxZZWFyPjIwMjA8L1llYXI+PFJl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</w:fldData>
        </w:fldChar>
      </w:r>
      <w:r w:rsidR="0054467D">
        <w:instrText xml:space="preserve"> ADDIN EN.CITE </w:instrText>
      </w:r>
      <w:r w:rsidR="0054467D">
        <w:fldChar w:fldCharType="begin">
          <w:fldData xml:space="preserve">PEVuZE5vdGU+PENpdGU+PEF1dGhvcj5CYXVlcjwvQXV0aG9yPjxZZWFyPjIwMjA8L1llYXI+PFJl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</w:fldData>
        </w:fldChar>
      </w:r>
      <w:r w:rsidR="0054467D">
        <w:instrText xml:space="preserve"> ADDIN EN.CITE.DATA </w:instrText>
      </w:r>
      <w:r w:rsidR="0054467D">
        <w:fldChar w:fldCharType="end"/>
      </w:r>
      <w:r w:rsidR="003378C7">
        <w:fldChar w:fldCharType="separate"/>
      </w:r>
      <w:r w:rsidR="0054467D">
        <w:rPr>
          <w:noProof/>
        </w:rPr>
        <w:t>(41, 42)</w:t>
      </w:r>
      <w:r w:rsidR="003378C7">
        <w:fldChar w:fldCharType="end"/>
      </w:r>
      <w:r>
        <w:t xml:space="preserve">. We employed implementation science methods and strategies throughout </w:t>
      </w:r>
      <w:r w:rsidR="009739DE">
        <w:t xml:space="preserve">the </w:t>
      </w:r>
      <w:r>
        <w:t xml:space="preserve">codesign of a </w:t>
      </w:r>
      <w:proofErr w:type="spellStart"/>
      <w:r>
        <w:t>PtDA</w:t>
      </w:r>
      <w:proofErr w:type="spellEnd"/>
      <w:r>
        <w:t xml:space="preserve"> which allowed us to engage with and listen to the people who will use the resource (patients) as well as the healthcare professionals who will decide whether to signpost </w:t>
      </w:r>
      <w:r w:rsidR="00773C64">
        <w:t xml:space="preserve">the </w:t>
      </w:r>
      <w:proofErr w:type="spellStart"/>
      <w:r w:rsidR="00773C64">
        <w:t>PtDA</w:t>
      </w:r>
      <w:proofErr w:type="spellEnd"/>
      <w:r w:rsidR="00773C64">
        <w:t xml:space="preserve"> to </w:t>
      </w:r>
      <w:r>
        <w:t xml:space="preserve">patients seen in clinic. </w:t>
      </w:r>
      <w:r w:rsidR="00686C8E">
        <w:t xml:space="preserve">The elements that we have included to plan for successful implementation are in line with the PARIHS (Promoting Action on Research Implementation in Health Services) </w:t>
      </w:r>
      <w:r w:rsidR="00925FAA">
        <w:fldChar w:fldCharType="begin"/>
      </w:r>
      <w:r w:rsidR="0054467D">
        <w:instrText xml:space="preserve"> ADDIN EN.CITE &lt;EndNote&gt;&lt;Cite&gt;&lt;Author&gt;Harvey&lt;/Author&gt;&lt;Year&gt;2016&lt;/Year&gt;&lt;RecNum&gt;487&lt;/RecNum&gt;&lt;DisplayText&gt;(43)&lt;/DisplayText&gt;&lt;record&gt;&lt;rec-number&gt;487&lt;/rec-number&gt;&lt;foreign-keys&gt;&lt;key app="EN" db-id="95vf09eauas5xfex25rx0az5p2f2vearw0tr" timestamp="1691505893"&gt;487&lt;/key&gt;&lt;/foreign-keys&gt;&lt;ref-type name="Journal Article"&gt;17&lt;/ref-type&gt;&lt;contributors&gt;&lt;authors&gt;&lt;author&gt;Harvey, Gill&lt;/author&gt;&lt;author&gt;Kitson, Alison&lt;/author&gt;&lt;/authors&gt;&lt;/contributors&gt;&lt;titles&gt;&lt;title&gt;PARIHS revisited: from heuristic to integrated framework for the successful implementation of knowledge into practice&lt;/title&gt;&lt;secondary-title&gt;Implementation Science&lt;/secondary-title&gt;&lt;/titles&gt;&lt;periodical&gt;&lt;full-title&gt;Implementation Science&lt;/full-title&gt;&lt;/periodical&gt;&lt;pages&gt;33&lt;/pages&gt;&lt;volume&gt;11&lt;/volume&gt;&lt;number&gt;1&lt;/number&gt;&lt;dates&gt;&lt;year&gt;2016&lt;/year&gt;&lt;pub-dates&gt;&lt;date&gt;2016/03/10&lt;/date&gt;&lt;/pub-dates&gt;&lt;/dates&gt;&lt;isbn&gt;1748-5908&lt;/isbn&gt;&lt;urls&gt;&lt;related-urls&gt;&lt;url&gt;https://doi.org/10.1186/s13012-016-0398-2&lt;/url&gt;&lt;/related-urls&gt;&lt;/urls&gt;&lt;electronic-resource-num&gt;10.1186/s13012-016-0398-2&lt;/electronic-resource-num&gt;&lt;/record&gt;&lt;/Cite&gt;&lt;/EndNote&gt;</w:instrText>
      </w:r>
      <w:r w:rsidR="00925FAA">
        <w:fldChar w:fldCharType="separate"/>
      </w:r>
      <w:r w:rsidR="0054467D">
        <w:rPr>
          <w:noProof/>
        </w:rPr>
        <w:t>(43)</w:t>
      </w:r>
      <w:r w:rsidR="00925FAA">
        <w:fldChar w:fldCharType="end"/>
      </w:r>
      <w:r w:rsidR="00925FAA">
        <w:t xml:space="preserve"> </w:t>
      </w:r>
      <w:r w:rsidR="00686C8E">
        <w:t xml:space="preserve">conceptual framework: evidence-based information endorsed by experts is included in the </w:t>
      </w:r>
      <w:proofErr w:type="spellStart"/>
      <w:r w:rsidR="00686C8E">
        <w:t>PtDA</w:t>
      </w:r>
      <w:proofErr w:type="spellEnd"/>
      <w:r w:rsidR="00813F18">
        <w:t>;</w:t>
      </w:r>
      <w:r w:rsidR="00686C8E">
        <w:t xml:space="preserve"> </w:t>
      </w:r>
      <w:r w:rsidR="00925FAA">
        <w:t xml:space="preserve">local, ‘real life’ context of the delivery setting has been considered, and facilitation of translating research evidence into clinical practice has been prioritised in partnership with patients and other experts. </w:t>
      </w:r>
      <w:r w:rsidR="00922CEC">
        <w:t xml:space="preserve">Our strategy of assembling multidisciplinary collaborations has been recommended to address the </w:t>
      </w:r>
      <w:r w:rsidR="00773C64">
        <w:t xml:space="preserve">‘global </w:t>
      </w:r>
      <w:r w:rsidR="00922CEC">
        <w:t>challenge</w:t>
      </w:r>
      <w:r w:rsidR="00773C64">
        <w:t>’</w:t>
      </w:r>
      <w:r w:rsidR="00922CEC">
        <w:t xml:space="preserve"> of successfully implementing psycho-oncology interventions into routine practice </w:t>
      </w:r>
      <w:r w:rsidR="00922CEC">
        <w:fldChar w:fldCharType="begin"/>
      </w:r>
      <w:r w:rsidR="0054467D">
        <w:instrText xml:space="preserve"> ADDIN EN.CITE &lt;EndNote&gt;&lt;Cite&gt;&lt;Author&gt;Rankin&lt;/Author&gt;&lt;Year&gt;2019&lt;/Year&gt;&lt;RecNum&gt;489&lt;/RecNum&gt;&lt;DisplayText&gt;(49)&lt;/DisplayText&gt;&lt;record&gt;&lt;rec-number&gt;489&lt;/rec-number&gt;&lt;foreign-keys&gt;&lt;key app="EN" db-id="95vf09eauas5xfex25rx0az5p2f2vearw0tr" timestamp="1695042628"&gt;489&lt;/key&gt;&lt;/foreign-keys&gt;&lt;ref-type name="Journal Article"&gt;17&lt;/ref-type&gt;&lt;contributors&gt;&lt;authors&gt;&lt;author&gt;Rankin, Nicole M.&lt;/author&gt;&lt;author&gt;Butow, Phyllis N.&lt;/author&gt;&lt;author&gt;Hack, Thomas F.&lt;/author&gt;&lt;author&gt;Shaw, Joanne M.&lt;/author&gt;&lt;author&gt;Shepherd, Heather L.&lt;/author&gt;&lt;author&gt;Ugalde, Anna&lt;/author&gt;&lt;author&gt;Sales, Anne E.&lt;/author&gt;&lt;/authors&gt;&lt;/contributors&gt;&lt;titles&gt;&lt;title&gt;An implementation science primer for psycho-oncology: translating robust evidence into practice&lt;/title&gt;&lt;secondary-title&gt;Journal of Psychosocial Oncology Research and Practice&lt;/secondary-title&gt;&lt;/titles&gt;&lt;periodical&gt;&lt;full-title&gt;Journal of Psychosocial Oncology Research and Practice&lt;/full-title&gt;&lt;/periodical&gt;&lt;volume&gt;1&lt;/volume&gt;&lt;number&gt;3&lt;/number&gt;&lt;keywords&gt;&lt;keyword&gt;Implementation science&lt;/keyword&gt;&lt;keyword&gt;Psycho-oncology&lt;/keyword&gt;&lt;keyword&gt;Service delivery&lt;/keyword&gt;&lt;/keywords&gt;&lt;dates&gt;&lt;year&gt;2019&lt;/year&gt;&lt;/dates&gt;&lt;isbn&gt;2637-5974&lt;/isbn&gt;&lt;urls&gt;&lt;related-urls&gt;&lt;url&gt;https://journals.lww.com/jporp/fulltext/2019/12000/an_implementation_science_primer_for.2.aspx&lt;/url&gt;&lt;/related-urls&gt;&lt;/urls&gt;&lt;/record&gt;&lt;/Cite&gt;&lt;/EndNote&gt;</w:instrText>
      </w:r>
      <w:r w:rsidR="00922CEC">
        <w:fldChar w:fldCharType="separate"/>
      </w:r>
      <w:r w:rsidR="0054467D">
        <w:rPr>
          <w:noProof/>
        </w:rPr>
        <w:t>(49)</w:t>
      </w:r>
      <w:r w:rsidR="00922CEC">
        <w:fldChar w:fldCharType="end"/>
      </w:r>
      <w:r w:rsidR="00922CEC">
        <w:t>.</w:t>
      </w:r>
      <w:r w:rsidR="00686C8E">
        <w:t xml:space="preserve"> </w:t>
      </w:r>
    </w:p>
    <w:p w14:paraId="249FC73A" w14:textId="0ABA5C78" w:rsidR="00C97650" w:rsidRDefault="00C76326" w:rsidP="007A3552">
      <w:pPr>
        <w:spacing w:line="480" w:lineRule="auto"/>
      </w:pPr>
      <w:r>
        <w:t xml:space="preserve">Aims and objectives were achieved in the planning and codesign phases of Lynch Choices </w:t>
      </w:r>
      <w:proofErr w:type="spellStart"/>
      <w:r>
        <w:t>PtDA</w:t>
      </w:r>
      <w:proofErr w:type="spellEnd"/>
      <w:r>
        <w:t xml:space="preserve"> development, including the engagement of a patient panel, patient groups in the community and other expert stakeholders as well as development of a realistic process map for implementation and adherence to implementation science and intervention development guidelines and conceptual frameworks. </w:t>
      </w:r>
      <w:r w:rsidR="00D630E5">
        <w:t xml:space="preserve">Our large, international stakeholder panel made significant contributions to the iterative optimisation of the </w:t>
      </w:r>
      <w:proofErr w:type="spellStart"/>
      <w:r w:rsidR="00D630E5">
        <w:t>PtDA</w:t>
      </w:r>
      <w:proofErr w:type="spellEnd"/>
      <w:r w:rsidR="00D630E5">
        <w:t xml:space="preserve"> prototype codesign through provision of expert advice and guidance about content and implementation facilitators/barriers. We also obtained valuable input from diverse patient groups, including those with or without cancer and/or a genetic cancer susceptibility, from </w:t>
      </w:r>
      <w:r w:rsidR="00813F18">
        <w:t>minority ethnic groups</w:t>
      </w:r>
      <w:r w:rsidR="00D630E5">
        <w:t xml:space="preserve">, younger (&lt;30 years) or older (&gt;70 years), neurodiverse, </w:t>
      </w:r>
      <w:r w:rsidR="00D630E5">
        <w:lastRenderedPageBreak/>
        <w:t xml:space="preserve">LGBTQ+, lower literacy or any other underserved groups. This allowed us to </w:t>
      </w:r>
      <w:r>
        <w:t>iteratively optimise</w:t>
      </w:r>
      <w:r w:rsidR="00D630E5">
        <w:t xml:space="preserve"> the </w:t>
      </w:r>
      <w:proofErr w:type="spellStart"/>
      <w:r w:rsidR="00D630E5">
        <w:t>PtDA</w:t>
      </w:r>
      <w:proofErr w:type="spellEnd"/>
      <w:r w:rsidR="00D630E5">
        <w:t xml:space="preserve"> before clinical </w:t>
      </w:r>
      <w:r w:rsidR="009A2308">
        <w:t>implementation</w:t>
      </w:r>
      <w:r w:rsidR="00D630E5">
        <w:t xml:space="preserve">, making it more accessible, engaging and useful to wide-ranging groups of patients. </w:t>
      </w:r>
      <w:r w:rsidR="00803113">
        <w:t>These included refinement and correction to the information content, addition of patient stories and videos that are ‘real’, illustrations that display ethnic and body type diversity, improvements to navigation and patient experience.</w:t>
      </w:r>
    </w:p>
    <w:p w14:paraId="648E2650" w14:textId="7B38BFC0" w:rsidR="00F253C7" w:rsidRDefault="00C44502" w:rsidP="007A3552">
      <w:pPr>
        <w:spacing w:line="480" w:lineRule="auto"/>
        <w:rPr>
          <w:b/>
          <w:bCs/>
        </w:rPr>
      </w:pPr>
      <w:r>
        <w:rPr>
          <w:b/>
          <w:bCs/>
        </w:rPr>
        <w:t>Study l</w:t>
      </w:r>
      <w:r w:rsidR="00F253C7">
        <w:rPr>
          <w:b/>
          <w:bCs/>
        </w:rPr>
        <w:t>imitations</w:t>
      </w:r>
    </w:p>
    <w:p w14:paraId="4B211086" w14:textId="46DA2E8A" w:rsidR="00C44502" w:rsidRPr="00C44502" w:rsidRDefault="00437177" w:rsidP="007A3552">
      <w:pPr>
        <w:spacing w:line="480" w:lineRule="auto"/>
      </w:pPr>
      <w:r>
        <w:t>Reimbursement for patient partner time, travel and accommodation was</w:t>
      </w:r>
      <w:r w:rsidR="00C44502">
        <w:t xml:space="preserve"> costed in the </w:t>
      </w:r>
      <w:proofErr w:type="spellStart"/>
      <w:r w:rsidR="00C44502">
        <w:t>CanGene-CanVar</w:t>
      </w:r>
      <w:proofErr w:type="spellEnd"/>
      <w:r w:rsidR="00C44502">
        <w:t xml:space="preserve"> programme grant</w:t>
      </w:r>
      <w:r>
        <w:t>,</w:t>
      </w:r>
      <w:r w:rsidR="00C44502">
        <w:t xml:space="preserve"> which provided a good basis for the activities and collaborations during </w:t>
      </w:r>
      <w:r>
        <w:t xml:space="preserve">the </w:t>
      </w:r>
      <w:proofErr w:type="spellStart"/>
      <w:r>
        <w:t>PtDA</w:t>
      </w:r>
      <w:proofErr w:type="spellEnd"/>
      <w:r>
        <w:t xml:space="preserve"> </w:t>
      </w:r>
      <w:r w:rsidR="00C44502">
        <w:t xml:space="preserve">prototype codesign. </w:t>
      </w:r>
      <w:r>
        <w:t>The research team</w:t>
      </w:r>
      <w:r w:rsidR="00C44502">
        <w:t xml:space="preserve"> recognised that to increase equality, diversity and inclusion, </w:t>
      </w:r>
      <w:r>
        <w:t>there was a need to invite more</w:t>
      </w:r>
      <w:r w:rsidR="00C44502">
        <w:t xml:space="preserve"> patient</w:t>
      </w:r>
      <w:r>
        <w:t xml:space="preserve"> partners</w:t>
      </w:r>
      <w:r w:rsidR="00C44502">
        <w:t xml:space="preserve"> from different parts of the community. This was achieved, but required additional, dedicated grant funding</w:t>
      </w:r>
      <w:r w:rsidR="008F2D29">
        <w:t xml:space="preserve"> and small pilot projects working with trusted leaders and patient charities/groups</w:t>
      </w:r>
      <w:r w:rsidR="00C44502">
        <w:t xml:space="preserve">. </w:t>
      </w:r>
      <w:r w:rsidR="00773C64">
        <w:t xml:space="preserve">Funding was not available for other expert stakeholders’ time, which limited their availability. </w:t>
      </w:r>
    </w:p>
    <w:p w14:paraId="4F7F9658" w14:textId="6CDDE192" w:rsidR="00F253C7" w:rsidRDefault="00F253C7" w:rsidP="007A3552">
      <w:pPr>
        <w:spacing w:line="480" w:lineRule="auto"/>
        <w:rPr>
          <w:b/>
          <w:bCs/>
        </w:rPr>
      </w:pPr>
      <w:r>
        <w:rPr>
          <w:b/>
          <w:bCs/>
        </w:rPr>
        <w:t>Clinical implications</w:t>
      </w:r>
    </w:p>
    <w:p w14:paraId="17238119" w14:textId="145EF12F" w:rsidR="008F2D29" w:rsidRPr="00401EEB" w:rsidRDefault="009739DE" w:rsidP="007A3552">
      <w:pPr>
        <w:spacing w:line="480" w:lineRule="auto"/>
      </w:pPr>
      <w:r>
        <w:t>Increased genetic testing means m</w:t>
      </w:r>
      <w:r w:rsidR="00401EEB">
        <w:t>ore patient</w:t>
      </w:r>
      <w:r>
        <w:t>s</w:t>
      </w:r>
      <w:r w:rsidR="00401EEB">
        <w:t xml:space="preserve"> with cancer and their relatives are </w:t>
      </w:r>
      <w:r>
        <w:t>discovering</w:t>
      </w:r>
      <w:r w:rsidR="00401EEB">
        <w:t xml:space="preserve"> they have </w:t>
      </w:r>
      <w:r w:rsidR="00A45512">
        <w:t>a</w:t>
      </w:r>
      <w:r w:rsidR="00813F18">
        <w:t xml:space="preserve"> higher</w:t>
      </w:r>
      <w:r w:rsidR="00A45512">
        <w:t xml:space="preserve"> chance of developing cancers</w:t>
      </w:r>
      <w:r w:rsidR="00401EEB">
        <w:t xml:space="preserve"> </w:t>
      </w:r>
      <w:r w:rsidR="00813F18">
        <w:t xml:space="preserve">than the general population </w:t>
      </w:r>
      <w:r w:rsidR="00401EEB">
        <w:t xml:space="preserve">due to </w:t>
      </w:r>
      <w:r w:rsidR="00A45512">
        <w:t xml:space="preserve">predisposition syndromes </w:t>
      </w:r>
      <w:r w:rsidR="00401EEB">
        <w:t xml:space="preserve">such as Lynch. These are no longer rare conditions, and </w:t>
      </w:r>
      <w:r>
        <w:t xml:space="preserve">while </w:t>
      </w:r>
      <w:r w:rsidR="00401EEB">
        <w:t xml:space="preserve">the number of families </w:t>
      </w:r>
      <w:r w:rsidR="000C440B">
        <w:t xml:space="preserve">identified </w:t>
      </w:r>
      <w:r w:rsidR="00401EEB">
        <w:t xml:space="preserve">is growing by the day, </w:t>
      </w:r>
      <w:r>
        <w:t>th</w:t>
      </w:r>
      <w:r w:rsidR="0089313C">
        <w:t>is has not been matched by a proportionate</w:t>
      </w:r>
      <w:r w:rsidR="003710FF">
        <w:t xml:space="preserve"> </w:t>
      </w:r>
      <w:r w:rsidR="00401EEB">
        <w:t>increase in the genetics and oncology workforce</w:t>
      </w:r>
      <w:r w:rsidR="001A1C4F">
        <w:t>s</w:t>
      </w:r>
      <w:r w:rsidR="00401EEB">
        <w:t>. Patients have told us they want trusted, up-to-date resources that are engaging</w:t>
      </w:r>
      <w:r w:rsidR="00485CA2">
        <w:t xml:space="preserve"> and helpful to support decisions about genetic cancer risk</w:t>
      </w:r>
      <w:r w:rsidR="00401EEB">
        <w:t xml:space="preserve">. Using implementation science strategies and frameworks, we engaged a large partnership with diverse patient groups and international stakeholders to codesign an interactive, personalised patient </w:t>
      </w:r>
      <w:proofErr w:type="spellStart"/>
      <w:r w:rsidR="00401EEB">
        <w:t>websitefor</w:t>
      </w:r>
      <w:proofErr w:type="spellEnd"/>
      <w:r w:rsidR="00401EEB">
        <w:t xml:space="preserve"> Lynch</w:t>
      </w:r>
      <w:r w:rsidR="00485CA2">
        <w:t xml:space="preserve"> </w:t>
      </w:r>
      <w:r w:rsidR="00401EEB">
        <w:t xml:space="preserve">that will later be adapted for other conditions. We are poised for systematic uptake in clinical practice of a </w:t>
      </w:r>
      <w:proofErr w:type="spellStart"/>
      <w:r w:rsidR="00401EEB">
        <w:t>PtDA</w:t>
      </w:r>
      <w:proofErr w:type="spellEnd"/>
      <w:r w:rsidR="00401EEB">
        <w:t xml:space="preserve">, despite significant resource limitations. Future publications will report on this, along with </w:t>
      </w:r>
      <w:r w:rsidR="00401EEB">
        <w:lastRenderedPageBreak/>
        <w:t xml:space="preserve">outcome measurements to </w:t>
      </w:r>
      <w:r w:rsidR="001A1C4F">
        <w:t>evaluate</w:t>
      </w:r>
      <w:r w:rsidR="00401EEB">
        <w:t xml:space="preserve"> the benefit to patients and priorities for future codesign projects. </w:t>
      </w:r>
    </w:p>
    <w:p w14:paraId="5F854112" w14:textId="78E59051" w:rsidR="00F253C7" w:rsidRDefault="00F253C7" w:rsidP="007A3552">
      <w:pPr>
        <w:spacing w:line="480" w:lineRule="auto"/>
        <w:rPr>
          <w:b/>
          <w:bCs/>
        </w:rPr>
      </w:pPr>
      <w:r>
        <w:rPr>
          <w:b/>
          <w:bCs/>
        </w:rPr>
        <w:t>Conclusions</w:t>
      </w:r>
    </w:p>
    <w:p w14:paraId="054901C6" w14:textId="7EB7F1C7" w:rsidR="008F2D29" w:rsidRDefault="008F2D29" w:rsidP="008F2D29">
      <w:pPr>
        <w:spacing w:line="480" w:lineRule="auto"/>
      </w:pPr>
      <w:r>
        <w:t>Clinicians and patients have a shared goal of good communication</w:t>
      </w:r>
      <w:r w:rsidR="00194317">
        <w:t xml:space="preserve"> and</w:t>
      </w:r>
      <w:r w:rsidR="009F4EA5">
        <w:t xml:space="preserve"> </w:t>
      </w:r>
      <w:r>
        <w:t xml:space="preserve">understanding </w:t>
      </w:r>
      <w:r w:rsidR="00194317">
        <w:t>to support</w:t>
      </w:r>
      <w:r>
        <w:t xml:space="preserve"> high-quality decision making and outcomes. Working together, with the support of a suite of resources including </w:t>
      </w:r>
      <w:proofErr w:type="spellStart"/>
      <w:r>
        <w:t>PtDA</w:t>
      </w:r>
      <w:proofErr w:type="spellEnd"/>
      <w:r>
        <w:t>, shared decision</w:t>
      </w:r>
      <w:r w:rsidR="006235E2">
        <w:t>-</w:t>
      </w:r>
      <w:r>
        <w:t>making between healthcare professionals and patients can help to support a ‘good decision’, which is always individual and the one that a patient feels ‘is right for me’</w:t>
      </w:r>
      <w:r w:rsidR="00485CA2">
        <w:t xml:space="preserve"> </w:t>
      </w:r>
      <w:r w:rsidR="00485CA2">
        <w:fldChar w:fldCharType="begin">
          <w:fldData xml:space="preserve">PEVuZE5vdGU+PENpdGU+PEF1dGhvcj5Lb2h1dDwvQXV0aG9yPjxZZWFyPjIwMjM8L1llYXI+PFJl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</w:fldData>
        </w:fldChar>
      </w:r>
      <w:r w:rsidR="00485CA2">
        <w:instrText xml:space="preserve"> ADDIN EN.CITE </w:instrText>
      </w:r>
      <w:r w:rsidR="00485CA2">
        <w:fldChar w:fldCharType="begin">
          <w:fldData xml:space="preserve">PEVuZE5vdGU+PENpdGU+PEF1dGhvcj5Lb2h1dDwvQXV0aG9yPjxZZWFyPjIwMjM8L1llYXI+PFJl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</w:fldData>
        </w:fldChar>
      </w:r>
      <w:r w:rsidR="00485CA2">
        <w:instrText xml:space="preserve"> ADDIN EN.CITE.DATA </w:instrText>
      </w:r>
      <w:r w:rsidR="00485CA2">
        <w:fldChar w:fldCharType="end"/>
      </w:r>
      <w:r w:rsidR="00485CA2">
        <w:fldChar w:fldCharType="separate"/>
      </w:r>
      <w:r w:rsidR="00485CA2">
        <w:rPr>
          <w:noProof/>
        </w:rPr>
        <w:t>(10)</w:t>
      </w:r>
      <w:r w:rsidR="00485CA2">
        <w:fldChar w:fldCharType="end"/>
      </w:r>
      <w:r>
        <w:t xml:space="preserve">. </w:t>
      </w:r>
      <w:r w:rsidR="003378C7">
        <w:t xml:space="preserve">More research is needed </w:t>
      </w:r>
      <w:r w:rsidR="00194317">
        <w:t>to discover</w:t>
      </w:r>
      <w:r w:rsidR="003378C7">
        <w:t xml:space="preserve"> whether people follow through on intended decisions and whether use of </w:t>
      </w:r>
      <w:proofErr w:type="spellStart"/>
      <w:r w:rsidR="003378C7">
        <w:t>PtDA</w:t>
      </w:r>
      <w:proofErr w:type="spellEnd"/>
      <w:r w:rsidR="003378C7">
        <w:t xml:space="preserve"> improves patient care and health outcomes. However, none of this will be possible unless high quality, effective </w:t>
      </w:r>
      <w:proofErr w:type="spellStart"/>
      <w:r w:rsidR="003378C7">
        <w:t>PtDA</w:t>
      </w:r>
      <w:proofErr w:type="spellEnd"/>
      <w:r w:rsidR="003378C7">
        <w:t xml:space="preserve"> are used in the real-world setting, in the context of the resource limitations and time pressure that make systematic uptake challenging even when recommended by healthcare systems and government guidance. Developers of </w:t>
      </w:r>
      <w:proofErr w:type="spellStart"/>
      <w:r w:rsidR="003378C7">
        <w:t>PtDA</w:t>
      </w:r>
      <w:proofErr w:type="spellEnd"/>
      <w:r w:rsidR="003378C7">
        <w:t xml:space="preserve"> should take a codesign approach from conception of their project</w:t>
      </w:r>
      <w:r w:rsidR="00194317">
        <w:t>s</w:t>
      </w:r>
      <w:r w:rsidR="003378C7">
        <w:t xml:space="preserve">, partnering with the patients who will use the resource and the healthcare professionals who will be asked to recommend it. Strategies and methods from implementation science should be considered, to </w:t>
      </w:r>
      <w:r w:rsidR="00485CA2">
        <w:t xml:space="preserve">bridge the gap between evidence-based research and clinical practice. This </w:t>
      </w:r>
      <w:r w:rsidR="00194317">
        <w:t xml:space="preserve">should </w:t>
      </w:r>
      <w:r w:rsidR="003378C7">
        <w:t xml:space="preserve">maximise the </w:t>
      </w:r>
      <w:r w:rsidR="00485CA2">
        <w:t>uptake</w:t>
      </w:r>
      <w:r w:rsidR="003378C7">
        <w:t xml:space="preserve"> of </w:t>
      </w:r>
      <w:proofErr w:type="spellStart"/>
      <w:r w:rsidR="003378C7">
        <w:t>PtDA</w:t>
      </w:r>
      <w:proofErr w:type="spellEnd"/>
      <w:r w:rsidR="003378C7">
        <w:t xml:space="preserve"> so the potential benefit to patients and clinicians can be realised. </w:t>
      </w:r>
      <w:r w:rsidR="001A1C4F">
        <w:t>Further research is needed to asse</w:t>
      </w:r>
      <w:r w:rsidR="00A45512">
        <w:t>s</w:t>
      </w:r>
      <w:r w:rsidR="001A1C4F">
        <w:t xml:space="preserve">s the speed and breadth of dissemination and </w:t>
      </w:r>
      <w:r w:rsidR="00A45512">
        <w:t>us</w:t>
      </w:r>
      <w:r w:rsidR="001A1C4F">
        <w:t xml:space="preserve">age, to evidence the benefit of embedding implementation science methods from conception of </w:t>
      </w:r>
      <w:proofErr w:type="spellStart"/>
      <w:r w:rsidR="001A1C4F">
        <w:t>PtDA</w:t>
      </w:r>
      <w:proofErr w:type="spellEnd"/>
      <w:r w:rsidR="001A1C4F">
        <w:t xml:space="preserve"> codesign projects. </w:t>
      </w:r>
    </w:p>
    <w:p w14:paraId="6B83B89C" w14:textId="6D8FCFD8" w:rsidR="00CD74CF" w:rsidRDefault="00853114" w:rsidP="008F2D29">
      <w:pPr>
        <w:spacing w:line="480" w:lineRule="auto"/>
        <w:rPr>
          <w:b/>
          <w:bCs/>
        </w:rPr>
      </w:pPr>
      <w:r>
        <w:rPr>
          <w:b/>
          <w:bCs/>
        </w:rPr>
        <w:t xml:space="preserve">Figures legend: </w:t>
      </w:r>
    </w:p>
    <w:p w14:paraId="34D2B594" w14:textId="5EA2C77D" w:rsidR="005D73D2" w:rsidRPr="003D495F" w:rsidRDefault="005D73D2" w:rsidP="005D73D2">
      <w:pPr>
        <w:spacing w:line="480" w:lineRule="auto"/>
      </w:pPr>
      <w:r w:rsidRPr="005D73D2">
        <w:rPr>
          <w:b/>
          <w:bCs/>
        </w:rPr>
        <w:t xml:space="preserve">Figure 1. </w:t>
      </w:r>
      <w:r w:rsidRPr="003D495F">
        <w:t>Screenshots from the draft version of Lynch choices, showing a) landing page, b) part of the aspirin decision aid, c) printable summary and checklist from values-based decision support exercise from hysterectomy session, d) visual presentation of cancer risks using icon arrays, e) example patient story</w:t>
      </w:r>
      <w:r>
        <w:t>.</w:t>
      </w:r>
    </w:p>
    <w:p w14:paraId="1981959D" w14:textId="69E16F8A" w:rsidR="00191B50" w:rsidRDefault="00191B50" w:rsidP="00191B50">
      <w:pPr>
        <w:spacing w:line="480" w:lineRule="auto"/>
        <w:rPr>
          <w:b/>
          <w:bCs/>
        </w:rPr>
      </w:pPr>
      <w:r w:rsidRPr="00191B50">
        <w:rPr>
          <w:b/>
          <w:bCs/>
        </w:rPr>
        <w:lastRenderedPageBreak/>
        <w:t xml:space="preserve">Figure 2. </w:t>
      </w:r>
      <w:r w:rsidRPr="00191B50">
        <w:t>Acknowledgement slide shown in presentations displaying the diverse group of stakeholders engaged in codesign of Lynch Choices, covering a wide geography and areas of expertise.</w:t>
      </w:r>
      <w:r w:rsidRPr="00191B50">
        <w:rPr>
          <w:b/>
          <w:bCs/>
        </w:rPr>
        <w:t xml:space="preserve"> </w:t>
      </w:r>
    </w:p>
    <w:p w14:paraId="5099DDF3" w14:textId="77777777" w:rsidR="00BD379A" w:rsidRPr="00E33F4B" w:rsidRDefault="00BD379A" w:rsidP="00BD379A">
      <w:pPr>
        <w:spacing w:line="480" w:lineRule="auto"/>
      </w:pPr>
      <w:r w:rsidRPr="00853114">
        <w:rPr>
          <w:b/>
          <w:bCs/>
        </w:rPr>
        <w:t xml:space="preserve">Figure </w:t>
      </w:r>
      <w:r>
        <w:rPr>
          <w:b/>
          <w:bCs/>
        </w:rPr>
        <w:t>3</w:t>
      </w:r>
      <w:r w:rsidRPr="00853114">
        <w:rPr>
          <w:b/>
          <w:bCs/>
        </w:rPr>
        <w:t xml:space="preserve">: </w:t>
      </w:r>
      <w:r w:rsidRPr="00E33F4B">
        <w:t>Implementation wheel showing the six domains considered from the conception of a project, throughout codesign and beyond the implementation of a Patient Decision Aid (</w:t>
      </w:r>
      <w:proofErr w:type="spellStart"/>
      <w:r w:rsidRPr="00E33F4B">
        <w:t>PtDA</w:t>
      </w:r>
      <w:proofErr w:type="spellEnd"/>
      <w:r w:rsidRPr="00E33F4B">
        <w:t>) website/booklet. Adapted from NIHR ARC Wessex (</w:t>
      </w:r>
      <w:hyperlink r:id="rId18" w:history="1">
        <w:r w:rsidRPr="00E33F4B">
          <w:rPr>
            <w:rStyle w:val="Hyperlink"/>
          </w:rPr>
          <w:t>https://www.arc-wx.nihr.ac.uk/other-resources</w:t>
        </w:r>
      </w:hyperlink>
      <w:r w:rsidRPr="00E33F4B">
        <w:t xml:space="preserve">) </w:t>
      </w:r>
    </w:p>
    <w:p w14:paraId="5EAE5792" w14:textId="12F0E5A4" w:rsidR="00573C62" w:rsidRPr="003D495F" w:rsidRDefault="00573C62" w:rsidP="00191B50">
      <w:pPr>
        <w:spacing w:line="480" w:lineRule="auto"/>
      </w:pPr>
      <w:r>
        <w:rPr>
          <w:b/>
          <w:bCs/>
        </w:rPr>
        <w:t xml:space="preserve">Author contributions: </w:t>
      </w:r>
      <w:r>
        <w:t xml:space="preserve">Conception and design of the manuscript: KK; involved in drafting the manuscript or revising it critically for intellectual content: KK, KM, LT, RF, DE, CF; giving final approval of the manuscript: KK, KM, LT, RF, DE, CF, consortium authors </w:t>
      </w:r>
      <w:proofErr w:type="spellStart"/>
      <w:r>
        <w:t>CanGene-CanVar</w:t>
      </w:r>
      <w:proofErr w:type="spellEnd"/>
      <w:r>
        <w:t xml:space="preserve"> Patient Reference Panel, International Lynch Decision Aid Stakeholder Panel (see lists of names in acknowledgements); agreed to be accountable for all aspects of the work: KK, KM, LT, RF, DE, CF.</w:t>
      </w:r>
    </w:p>
    <w:p w14:paraId="0DA94E77" w14:textId="77777777" w:rsidR="00F253C7" w:rsidRDefault="00F253C7" w:rsidP="007A3552">
      <w:pPr>
        <w:spacing w:line="480" w:lineRule="auto"/>
        <w:rPr>
          <w:b/>
          <w:bCs/>
        </w:rPr>
      </w:pPr>
      <w:r>
        <w:rPr>
          <w:b/>
          <w:bCs/>
        </w:rPr>
        <w:t xml:space="preserve">Acknowledgements: </w:t>
      </w:r>
    </w:p>
    <w:p w14:paraId="02628B92" w14:textId="481C54A7" w:rsidR="00F253C7" w:rsidRDefault="00A65706" w:rsidP="007A3552">
      <w:pPr>
        <w:spacing w:line="480" w:lineRule="auto"/>
      </w:pPr>
      <w:r>
        <w:t xml:space="preserve">Thank you to all the patient partners who have contributed their time and shares their lived experiences and views to optimise Lynch Choices. </w:t>
      </w:r>
      <w:r w:rsidR="00F253C7">
        <w:t xml:space="preserve">Funding was provided by Cancer Research UK </w:t>
      </w:r>
      <w:r w:rsidR="00C44502" w:rsidRPr="008559F6">
        <w:rPr>
          <w:rFonts w:cstheme="minorHAnsi"/>
        </w:rPr>
        <w:t xml:space="preserve">Catalyst Award </w:t>
      </w:r>
      <w:proofErr w:type="spellStart"/>
      <w:r w:rsidR="00C44502" w:rsidRPr="008559F6">
        <w:rPr>
          <w:rFonts w:cstheme="minorHAnsi"/>
        </w:rPr>
        <w:t>CanGene-CanVar</w:t>
      </w:r>
      <w:proofErr w:type="spellEnd"/>
      <w:r w:rsidR="00C44502" w:rsidRPr="008559F6">
        <w:rPr>
          <w:rFonts w:cstheme="minorHAnsi"/>
        </w:rPr>
        <w:t xml:space="preserve"> [C61296/A27223]</w:t>
      </w:r>
      <w:r w:rsidR="00C44502">
        <w:rPr>
          <w:rFonts w:cstheme="minorHAnsi"/>
        </w:rPr>
        <w:t xml:space="preserve"> and The</w:t>
      </w:r>
      <w:r w:rsidR="00C44502">
        <w:t xml:space="preserve"> University of Southampton: Faculty of Environmental and Life Sciences Higher Education Innovation Fund and Public Engagement in Research Unit. </w:t>
      </w:r>
    </w:p>
    <w:p w14:paraId="4678379F" w14:textId="3EA682EC" w:rsidR="008F2D29" w:rsidRPr="00C846B1" w:rsidRDefault="008F2D29" w:rsidP="00C846B1">
      <w:pPr>
        <w:spacing w:line="240" w:lineRule="auto"/>
        <w:rPr>
          <w:rFonts w:cstheme="minorHAnsi"/>
          <w:b/>
        </w:rPr>
      </w:pPr>
      <w:proofErr w:type="spellStart"/>
      <w:r w:rsidRPr="00C846B1">
        <w:rPr>
          <w:rFonts w:cstheme="minorHAnsi"/>
          <w:b/>
        </w:rPr>
        <w:t>CanGene-CanVar</w:t>
      </w:r>
      <w:proofErr w:type="spellEnd"/>
      <w:r w:rsidRPr="00C846B1">
        <w:rPr>
          <w:rFonts w:cstheme="minorHAnsi"/>
          <w:b/>
        </w:rPr>
        <w:t xml:space="preserve"> Patient Reference Panel consortium author list: </w:t>
      </w:r>
      <w:r w:rsidR="00C846B1">
        <w:rPr>
          <w:rFonts w:cstheme="minorHAnsi"/>
          <w:b/>
        </w:rPr>
        <w:br/>
      </w:r>
      <w:r w:rsidR="00C846B1" w:rsidRPr="00C846B1">
        <w:rPr>
          <w:rFonts w:cstheme="minorHAnsi"/>
          <w:color w:val="000000"/>
          <w:shd w:val="clear" w:color="auto" w:fill="FFFFFF"/>
        </w:rPr>
        <w:t>Caroline Dale, Sue Duncombe, Rochelle Gold, Sonia Patton, Warren Rook, Richard Ste</w:t>
      </w:r>
      <w:r w:rsidR="00DB6ABB">
        <w:rPr>
          <w:rFonts w:cstheme="minorHAnsi"/>
          <w:color w:val="000000"/>
          <w:shd w:val="clear" w:color="auto" w:fill="FFFFFF"/>
        </w:rPr>
        <w:t>ph</w:t>
      </w:r>
      <w:r w:rsidR="00C846B1" w:rsidRPr="00C846B1">
        <w:rPr>
          <w:rFonts w:cstheme="minorHAnsi"/>
          <w:color w:val="000000"/>
          <w:shd w:val="clear" w:color="auto" w:fill="FFFFFF"/>
        </w:rPr>
        <w:t>ens, Lesley Turner, Frankie Vale, Helen White, Ivan Woodward, Steve Worrall, Julie Young</w:t>
      </w:r>
    </w:p>
    <w:p w14:paraId="767CBC0F" w14:textId="77777777" w:rsidR="003710FF" w:rsidRDefault="003710FF" w:rsidP="003710FF">
      <w:pPr>
        <w:spacing w:line="240" w:lineRule="auto"/>
        <w:rPr>
          <w:rFonts w:cstheme="minorHAnsi"/>
          <w:b/>
        </w:rPr>
      </w:pPr>
    </w:p>
    <w:p w14:paraId="22430004" w14:textId="364881D5" w:rsidR="00C846B1" w:rsidRDefault="008F2D29" w:rsidP="003710FF">
      <w:pPr>
        <w:spacing w:line="240" w:lineRule="auto"/>
      </w:pPr>
      <w:r w:rsidRPr="00C846B1">
        <w:rPr>
          <w:rFonts w:cstheme="minorHAnsi"/>
          <w:b/>
        </w:rPr>
        <w:t>International</w:t>
      </w:r>
      <w:r>
        <w:rPr>
          <w:b/>
        </w:rPr>
        <w:t xml:space="preserve"> Lynch Decision Aid Stakeholder Panel consortium author list: </w:t>
      </w:r>
      <w:bookmarkStart w:id="0" w:name="_Hlk118805980"/>
      <w:r w:rsidR="003710FF">
        <w:rPr>
          <w:b/>
        </w:rPr>
        <w:br/>
      </w:r>
      <w:proofErr w:type="spellStart"/>
      <w:r w:rsidR="00C846B1">
        <w:t>Munaza</w:t>
      </w:r>
      <w:proofErr w:type="spellEnd"/>
      <w:r w:rsidR="00C846B1">
        <w:t xml:space="preserve"> Ahmed, </w:t>
      </w:r>
      <w:proofErr w:type="spellStart"/>
      <w:r w:rsidR="00C846B1">
        <w:t>Lyndsy</w:t>
      </w:r>
      <w:proofErr w:type="spellEnd"/>
      <w:r w:rsidR="00C846B1">
        <w:tab/>
        <w:t xml:space="preserve">Ambler, Antonis Antoniou, Stephanie Archer, Ruth Armstrong, Elizabeth Bancroft, Kristine Barlow-Stewart, </w:t>
      </w:r>
      <w:r w:rsidR="00A45512">
        <w:t xml:space="preserve">Lily </w:t>
      </w:r>
      <w:r w:rsidR="00C846B1">
        <w:t xml:space="preserve">Barnett, Marion Bartlett, Julian Barwell, Dany Bell, Cheryl Berlin, </w:t>
      </w:r>
      <w:r w:rsidR="008034E3">
        <w:t xml:space="preserve">Felicity Blair, </w:t>
      </w:r>
      <w:r w:rsidR="00C846B1">
        <w:t>Matild</w:t>
      </w:r>
      <w:r w:rsidR="00CC32EE">
        <w:t>a</w:t>
      </w:r>
      <w:r w:rsidR="00C846B1">
        <w:t xml:space="preserve"> Bradford, John</w:t>
      </w:r>
      <w:r w:rsidR="00CC32EE">
        <w:t xml:space="preserve"> </w:t>
      </w:r>
      <w:r w:rsidR="00C846B1">
        <w:t>Burn, Sarah Cable,</w:t>
      </w:r>
      <w:r w:rsidR="008034E3">
        <w:t xml:space="preserve"> Melissa </w:t>
      </w:r>
      <w:proofErr w:type="spellStart"/>
      <w:r w:rsidR="008034E3">
        <w:t>Cambell</w:t>
      </w:r>
      <w:proofErr w:type="spellEnd"/>
      <w:r w:rsidR="008034E3">
        <w:t>-Kelly</w:t>
      </w:r>
      <w:r w:rsidR="00C846B1">
        <w:t xml:space="preserve"> </w:t>
      </w:r>
      <w:proofErr w:type="spellStart"/>
      <w:r w:rsidR="00C846B1">
        <w:t>Dharmisha</w:t>
      </w:r>
      <w:proofErr w:type="spellEnd"/>
      <w:r w:rsidR="00C846B1">
        <w:t xml:space="preserve"> Chauhan, Ruth Cleaver, </w:t>
      </w:r>
      <w:r w:rsidR="00A45512">
        <w:t>B</w:t>
      </w:r>
      <w:r w:rsidR="00C846B1">
        <w:t xml:space="preserve">eth Coad, Gaya Connolly, Gillian Crawford, Emma Crosbie, Victoria Cuthill, </w:t>
      </w:r>
      <w:proofErr w:type="spellStart"/>
      <w:r w:rsidR="00C846B1">
        <w:t>Tabib</w:t>
      </w:r>
      <w:proofErr w:type="spellEnd"/>
      <w:r w:rsidR="00C846B1">
        <w:t xml:space="preserve"> </w:t>
      </w:r>
      <w:proofErr w:type="spellStart"/>
      <w:r w:rsidR="00C846B1">
        <w:t>Da</w:t>
      </w:r>
      <w:r w:rsidR="00A45512">
        <w:t>b</w:t>
      </w:r>
      <w:r w:rsidR="00C846B1">
        <w:t>ir</w:t>
      </w:r>
      <w:proofErr w:type="spellEnd"/>
      <w:r w:rsidR="00C846B1">
        <w:t xml:space="preserve">, </w:t>
      </w:r>
      <w:proofErr w:type="spellStart"/>
      <w:r w:rsidR="00C846B1">
        <w:t>Mev</w:t>
      </w:r>
      <w:proofErr w:type="spellEnd"/>
      <w:r w:rsidR="00C846B1">
        <w:t xml:space="preserve"> Dominguez Valentin, Karina Dahl </w:t>
      </w:r>
      <w:proofErr w:type="spellStart"/>
      <w:r w:rsidR="00C846B1">
        <w:t>Steffensen</w:t>
      </w:r>
      <w:proofErr w:type="spellEnd"/>
      <w:r w:rsidR="00C846B1">
        <w:t xml:space="preserve">, Eleanor Davies, Glyn Elwyn, Mary Jane </w:t>
      </w:r>
      <w:proofErr w:type="spellStart"/>
      <w:r w:rsidR="00C846B1">
        <w:t>Esplen</w:t>
      </w:r>
      <w:proofErr w:type="spellEnd"/>
      <w:r w:rsidR="00C846B1">
        <w:t xml:space="preserve">, D Gareth Evans, Pia </w:t>
      </w:r>
      <w:proofErr w:type="spellStart"/>
      <w:r w:rsidR="00C846B1">
        <w:t>Fabricius</w:t>
      </w:r>
      <w:proofErr w:type="spellEnd"/>
      <w:r w:rsidR="00C846B1">
        <w:t xml:space="preserve">, Andrea Forman, </w:t>
      </w:r>
      <w:proofErr w:type="spellStart"/>
      <w:r w:rsidR="00C846B1">
        <w:t>Kaisa</w:t>
      </w:r>
      <w:proofErr w:type="spellEnd"/>
      <w:r w:rsidR="00C846B1">
        <w:t xml:space="preserve"> </w:t>
      </w:r>
      <w:proofErr w:type="spellStart"/>
      <w:r w:rsidR="00C846B1">
        <w:t>Fritzell</w:t>
      </w:r>
      <w:proofErr w:type="spellEnd"/>
      <w:r w:rsidR="00C846B1">
        <w:t xml:space="preserve">, Claire </w:t>
      </w:r>
      <w:proofErr w:type="spellStart"/>
      <w:r w:rsidR="00C846B1">
        <w:t>Giffney</w:t>
      </w:r>
      <w:proofErr w:type="spellEnd"/>
      <w:r w:rsidR="00C846B1">
        <w:t xml:space="preserve">, Joana Gomes, Rebecca Hall, Helen Hanson, </w:t>
      </w:r>
      <w:proofErr w:type="spellStart"/>
      <w:r w:rsidR="00C846B1">
        <w:t>Menna</w:t>
      </w:r>
      <w:proofErr w:type="spellEnd"/>
      <w:r w:rsidR="00C846B1">
        <w:t xml:space="preserve"> Hawkins, Deborah Holliday, Roberta Horgan, Karen Hurley, Margaret James, Ros Jewell, Siobhan John, Victoria </w:t>
      </w:r>
      <w:proofErr w:type="spellStart"/>
      <w:r w:rsidR="00C846B1">
        <w:t>Kiesel</w:t>
      </w:r>
      <w:proofErr w:type="spellEnd"/>
      <w:r w:rsidR="00C846B1">
        <w:t xml:space="preserve">, Anna </w:t>
      </w:r>
      <w:proofErr w:type="spellStart"/>
      <w:r w:rsidR="00C846B1">
        <w:t>Koziel</w:t>
      </w:r>
      <w:proofErr w:type="spellEnd"/>
      <w:r w:rsidR="00C846B1">
        <w:t xml:space="preserve">, Anjana Kulkarni, </w:t>
      </w:r>
      <w:r w:rsidR="00C846B1">
        <w:lastRenderedPageBreak/>
        <w:t xml:space="preserve">Fiona </w:t>
      </w:r>
      <w:proofErr w:type="spellStart"/>
      <w:r w:rsidR="00C846B1">
        <w:t>Lalloo</w:t>
      </w:r>
      <w:proofErr w:type="spellEnd"/>
      <w:r w:rsidR="00C846B1">
        <w:t xml:space="preserve">, Celine Lewis, Helen Liggett, </w:t>
      </w:r>
      <w:proofErr w:type="spellStart"/>
      <w:r w:rsidR="00C846B1">
        <w:t>Aela</w:t>
      </w:r>
      <w:proofErr w:type="spellEnd"/>
      <w:r w:rsidR="00C846B1">
        <w:t xml:space="preserve"> Limbu, Kate </w:t>
      </w:r>
      <w:proofErr w:type="spellStart"/>
      <w:r w:rsidR="00C846B1">
        <w:t>Lippiett</w:t>
      </w:r>
      <w:proofErr w:type="spellEnd"/>
      <w:r w:rsidR="00C846B1">
        <w:t xml:space="preserve">, Anne Lowry, Manami Matsukawa, Ranjit Manchanda, Tracie Miles, Shakira Milton, </w:t>
      </w:r>
      <w:proofErr w:type="spellStart"/>
      <w:r w:rsidR="00C846B1">
        <w:t>Pål</w:t>
      </w:r>
      <w:proofErr w:type="spellEnd"/>
      <w:r w:rsidR="00C846B1">
        <w:t xml:space="preserve"> </w:t>
      </w:r>
      <w:proofErr w:type="spellStart"/>
      <w:r w:rsidR="00C846B1">
        <w:t>Møller</w:t>
      </w:r>
      <w:proofErr w:type="spellEnd"/>
      <w:r w:rsidR="00C846B1">
        <w:t xml:space="preserve">, Kevin Monahan, Laura </w:t>
      </w:r>
      <w:proofErr w:type="spellStart"/>
      <w:r w:rsidR="00C846B1">
        <w:t>Monje</w:t>
      </w:r>
      <w:proofErr w:type="spellEnd"/>
      <w:r w:rsidR="00C846B1">
        <w:t xml:space="preserve">-Garcia, Gabriela </w:t>
      </w:r>
      <w:proofErr w:type="spellStart"/>
      <w:r w:rsidR="00C846B1">
        <w:t>Moslein</w:t>
      </w:r>
      <w:proofErr w:type="spellEnd"/>
      <w:r w:rsidR="00C846B1">
        <w:t>, Alex Murray, Jennie Murray, Kai-Ren Ong,</w:t>
      </w:r>
      <w:r w:rsidR="00CC32EE">
        <w:t xml:space="preserve"> Christine Patch,</w:t>
      </w:r>
      <w:r w:rsidR="00C846B1">
        <w:t xml:space="preserve"> </w:t>
      </w:r>
      <w:proofErr w:type="spellStart"/>
      <w:r w:rsidR="00C846B1">
        <w:t>Anbu</w:t>
      </w:r>
      <w:proofErr w:type="spellEnd"/>
      <w:r w:rsidR="00C846B1">
        <w:t xml:space="preserve"> </w:t>
      </w:r>
      <w:proofErr w:type="spellStart"/>
      <w:r w:rsidR="00C846B1">
        <w:t>Paramasivam</w:t>
      </w:r>
      <w:proofErr w:type="spellEnd"/>
      <w:r w:rsidR="00C846B1">
        <w:t xml:space="preserve">, Alison Pope, Sarah Pugh, Imran Rafi, Gabriel Recchia, Nicola </w:t>
      </w:r>
      <w:proofErr w:type="spellStart"/>
      <w:r w:rsidR="00C846B1">
        <w:t>Reents</w:t>
      </w:r>
      <w:proofErr w:type="spellEnd"/>
      <w:r w:rsidR="00C846B1">
        <w:t xml:space="preserve">, Neil Ryan, Sibel Saya, Raza Sayyed, Salma </w:t>
      </w:r>
      <w:proofErr w:type="spellStart"/>
      <w:r w:rsidR="00C846B1">
        <w:t>Shickh</w:t>
      </w:r>
      <w:proofErr w:type="spellEnd"/>
      <w:r w:rsidR="00C846B1">
        <w:t xml:space="preserve">, Toni Seppala, Lucy Side, Katie Snape, Sian Smith, Tracy Smith, </w:t>
      </w:r>
      <w:r w:rsidR="00CC32EE">
        <w:t xml:space="preserve">Barbara </w:t>
      </w:r>
      <w:proofErr w:type="spellStart"/>
      <w:r w:rsidR="00CC32EE">
        <w:t>Stayner</w:t>
      </w:r>
      <w:proofErr w:type="spellEnd"/>
      <w:r w:rsidR="00CC32EE">
        <w:t xml:space="preserve">, </w:t>
      </w:r>
      <w:r w:rsidR="00C846B1">
        <w:t xml:space="preserve">Eriko Takamine, Katrina Tatton-Brown, </w:t>
      </w:r>
      <w:proofErr w:type="spellStart"/>
      <w:r w:rsidR="00C846B1">
        <w:t>Helle</w:t>
      </w:r>
      <w:proofErr w:type="spellEnd"/>
      <w:r w:rsidR="00C846B1">
        <w:t xml:space="preserve"> </w:t>
      </w:r>
      <w:proofErr w:type="spellStart"/>
      <w:r w:rsidR="00C846B1">
        <w:t>Vendel</w:t>
      </w:r>
      <w:proofErr w:type="spellEnd"/>
      <w:r w:rsidR="00C846B1">
        <w:t xml:space="preserve"> Petersen, Robert Volk, </w:t>
      </w:r>
      <w:r w:rsidR="008034E3">
        <w:t xml:space="preserve">Karen Westaway, Nikki Warner, </w:t>
      </w:r>
      <w:r w:rsidR="00C846B1">
        <w:t>Jennifer Wiggins, Lisa Wilde, Jennet Williams, Catherine Willis, Elizabeth Winchester, Emma Woodward, Alice Youngs</w:t>
      </w:r>
      <w:bookmarkEnd w:id="0"/>
    </w:p>
    <w:p w14:paraId="7EFCF126" w14:textId="77777777" w:rsidR="003710FF" w:rsidRDefault="003710FF" w:rsidP="007A3552">
      <w:pPr>
        <w:spacing w:line="480" w:lineRule="auto"/>
        <w:rPr>
          <w:b/>
          <w:bCs/>
        </w:rPr>
      </w:pPr>
    </w:p>
    <w:p w14:paraId="73DA79ED" w14:textId="267C05F3" w:rsidR="00F0785B" w:rsidRPr="00F0785B" w:rsidRDefault="00F253C7" w:rsidP="007A3552">
      <w:pPr>
        <w:spacing w:line="480" w:lineRule="auto"/>
      </w:pPr>
      <w:r>
        <w:rPr>
          <w:b/>
          <w:bCs/>
        </w:rPr>
        <w:t xml:space="preserve">Conflict of interest statement: </w:t>
      </w:r>
      <w:r w:rsidR="003710FF">
        <w:rPr>
          <w:b/>
          <w:bCs/>
        </w:rPr>
        <w:br/>
      </w:r>
      <w:r w:rsidR="00F0785B">
        <w:t xml:space="preserve">The authors have no conflict of interest to declare. </w:t>
      </w:r>
    </w:p>
    <w:p w14:paraId="3346BFD4" w14:textId="77777777" w:rsidR="00B92DE2" w:rsidRDefault="00B92DE2" w:rsidP="00F253C7">
      <w:pPr>
        <w:rPr>
          <w:b/>
          <w:bCs/>
        </w:rPr>
      </w:pPr>
    </w:p>
    <w:p w14:paraId="14B72AA7" w14:textId="45F8764A" w:rsidR="00B92DE2" w:rsidRDefault="00CA66F0" w:rsidP="00F253C7">
      <w:pPr>
        <w:rPr>
          <w:b/>
          <w:bCs/>
        </w:rPr>
      </w:pPr>
      <w:r>
        <w:rPr>
          <w:b/>
          <w:bCs/>
        </w:rPr>
        <w:t>References</w:t>
      </w:r>
    </w:p>
    <w:p w14:paraId="6A54D584" w14:textId="77777777" w:rsidR="0054467D" w:rsidRPr="0054467D" w:rsidRDefault="00B92DE2" w:rsidP="0054467D">
      <w:pPr>
        <w:pStyle w:val="EndNoteBibliography"/>
        <w:spacing w:after="0"/>
      </w:pPr>
      <w:r>
        <w:rPr>
          <w:b/>
          <w:bCs/>
        </w:rPr>
        <w:fldChar w:fldCharType="begin"/>
      </w:r>
      <w:r>
        <w:rPr>
          <w:b/>
          <w:bCs/>
        </w:rPr>
        <w:instrText xml:space="preserve"> ADDIN EN.REFLIST </w:instrText>
      </w:r>
      <w:r>
        <w:rPr>
          <w:b/>
          <w:bCs/>
        </w:rPr>
        <w:fldChar w:fldCharType="separate"/>
      </w:r>
      <w:r w:rsidR="0054467D" w:rsidRPr="0054467D">
        <w:t>1.</w:t>
      </w:r>
      <w:r w:rsidR="0054467D" w:rsidRPr="0054467D">
        <w:tab/>
        <w:t>Stacey D, Legare F, Lewis K, Barry MJ, Bennett CL, Eden KB, et al. Decision aids for people facing health treatment or screening decisions. Cochrane Database of Systematic Reviews. 2017(4).</w:t>
      </w:r>
    </w:p>
    <w:p w14:paraId="5A2370C0" w14:textId="77777777" w:rsidR="0054467D" w:rsidRPr="0054467D" w:rsidRDefault="0054467D" w:rsidP="0054467D">
      <w:pPr>
        <w:pStyle w:val="EndNoteBibliography"/>
        <w:spacing w:after="0"/>
      </w:pPr>
      <w:r w:rsidRPr="0054467D">
        <w:t>2.</w:t>
      </w:r>
      <w:r w:rsidRPr="0054467D">
        <w:tab/>
        <w:t>Excellence NIfHaCa. [NG197] Shared decision making. 2021.</w:t>
      </w:r>
    </w:p>
    <w:p w14:paraId="4EC1CEC2" w14:textId="77777777" w:rsidR="0054467D" w:rsidRPr="0054467D" w:rsidRDefault="0054467D" w:rsidP="0054467D">
      <w:pPr>
        <w:pStyle w:val="EndNoteBibliography"/>
        <w:spacing w:after="0"/>
      </w:pPr>
      <w:r w:rsidRPr="0054467D">
        <w:t>3.</w:t>
      </w:r>
      <w:r w:rsidRPr="0054467D">
        <w:tab/>
        <w:t>England NHS. Universal Personalised Care: Implementing the Comprehensive Model. 2019.</w:t>
      </w:r>
    </w:p>
    <w:p w14:paraId="396C0511" w14:textId="77777777" w:rsidR="0054467D" w:rsidRPr="0054467D" w:rsidRDefault="0054467D" w:rsidP="0054467D">
      <w:pPr>
        <w:pStyle w:val="EndNoteBibliography"/>
        <w:spacing w:after="0"/>
      </w:pPr>
      <w:r w:rsidRPr="0054467D">
        <w:t>4.</w:t>
      </w:r>
      <w:r w:rsidRPr="0054467D">
        <w:tab/>
        <w:t>Bravo P, Härter M, McCaffery K, Giguère A, Hahlweg P, Elwyn G. Editorial: 20 years after the start of international Shared Decision-Making activities: Is it time to celebrate? Probably… Z Evid Fortbild Qual Gesundhwes. 2022;171:1-4.</w:t>
      </w:r>
    </w:p>
    <w:p w14:paraId="48C90BF2" w14:textId="77777777" w:rsidR="0054467D" w:rsidRPr="0054467D" w:rsidRDefault="0054467D" w:rsidP="0054467D">
      <w:pPr>
        <w:pStyle w:val="EndNoteBibliography"/>
        <w:spacing w:after="0"/>
      </w:pPr>
      <w:r w:rsidRPr="0054467D">
        <w:t>5.</w:t>
      </w:r>
      <w:r w:rsidRPr="0054467D">
        <w:tab/>
        <w:t>Elwyn G, Frosch D, Thomson R, Joseph-Williams N, Lloyd A, Kinnersley P, et al. Shared decision making: a model for clinical practice. J Gen Intern Med. 2012;27(10):1361-7.</w:t>
      </w:r>
    </w:p>
    <w:p w14:paraId="46E421D2" w14:textId="77777777" w:rsidR="0054467D" w:rsidRPr="0054467D" w:rsidRDefault="0054467D" w:rsidP="0054467D">
      <w:pPr>
        <w:pStyle w:val="EndNoteBibliography"/>
        <w:spacing w:after="0"/>
      </w:pPr>
      <w:r w:rsidRPr="0054467D">
        <w:t>6.</w:t>
      </w:r>
      <w:r w:rsidRPr="0054467D">
        <w:tab/>
        <w:t>Joseph-Williams N, Lloyd A, Edwards A, Stobbart L, Tomson D, Macphail S, et al. Implementing shared decision making in the NHS: lessons from the MAGIC programme. BMJ. 2017;357:j1744.</w:t>
      </w:r>
    </w:p>
    <w:p w14:paraId="7B6DA459" w14:textId="77777777" w:rsidR="0054467D" w:rsidRPr="0054467D" w:rsidRDefault="0054467D" w:rsidP="0054467D">
      <w:pPr>
        <w:pStyle w:val="EndNoteBibliography"/>
        <w:spacing w:after="0"/>
      </w:pPr>
      <w:r w:rsidRPr="0054467D">
        <w:t>7.</w:t>
      </w:r>
      <w:r w:rsidRPr="0054467D">
        <w:tab/>
        <w:t>Montori VM, Ruissen MM, Hargraves IG, Brito JP, Kunneman M. Shared decision-making as a method of care. BMJ Evidence-Based Medicine. 2022:bmjebm-2022-112068.</w:t>
      </w:r>
    </w:p>
    <w:p w14:paraId="138C3C5A" w14:textId="77777777" w:rsidR="0054467D" w:rsidRPr="0054467D" w:rsidRDefault="0054467D" w:rsidP="0054467D">
      <w:pPr>
        <w:pStyle w:val="EndNoteBibliography"/>
        <w:spacing w:after="0"/>
      </w:pPr>
      <w:r w:rsidRPr="0054467D">
        <w:t>8.</w:t>
      </w:r>
      <w:r w:rsidRPr="0054467D">
        <w:tab/>
        <w:t>Stiggelbout AM, Pieterse AH, De Haes JC. Shared decision making: Concepts, evidence, and practice. Patient Educ Couns. 2015;98(10):1172-9.</w:t>
      </w:r>
    </w:p>
    <w:p w14:paraId="59D103F6" w14:textId="77777777" w:rsidR="0054467D" w:rsidRPr="0054467D" w:rsidRDefault="0054467D" w:rsidP="0054467D">
      <w:pPr>
        <w:pStyle w:val="EndNoteBibliography"/>
        <w:spacing w:after="0"/>
      </w:pPr>
      <w:r w:rsidRPr="0054467D">
        <w:t>9.</w:t>
      </w:r>
      <w:r w:rsidRPr="0054467D">
        <w:tab/>
        <w:t>Steffensen KD, Vinter M, Crüger D, Dankl K, Coulter A, Stuart B, et al. Lessons in Integrating Shared Decision-Making Into Cancer Care. J Oncol Pract. 2018;14(4):229-35.</w:t>
      </w:r>
    </w:p>
    <w:p w14:paraId="0233F730" w14:textId="77777777" w:rsidR="0054467D" w:rsidRPr="0054467D" w:rsidRDefault="0054467D" w:rsidP="0054467D">
      <w:pPr>
        <w:pStyle w:val="EndNoteBibliography"/>
        <w:spacing w:after="0"/>
      </w:pPr>
      <w:r w:rsidRPr="0054467D">
        <w:t>10.</w:t>
      </w:r>
      <w:r w:rsidRPr="0054467D">
        <w:tab/>
        <w:t>Kohut K, Morton K, Hurley K, Turner L, The CanGene-CanVar Patient Reference P, Dale C, et al. ‘A good decision is the one that feels right for me’: Codesign with patients to inform theoretical underpinning of a decision aid website. Health Expectations. 2023;n/a(n/a).</w:t>
      </w:r>
    </w:p>
    <w:p w14:paraId="4E9099E1" w14:textId="77777777" w:rsidR="0054467D" w:rsidRPr="0054467D" w:rsidRDefault="0054467D" w:rsidP="0054467D">
      <w:pPr>
        <w:pStyle w:val="EndNoteBibliography"/>
        <w:spacing w:after="0"/>
      </w:pPr>
      <w:r w:rsidRPr="0054467D">
        <w:t>11.</w:t>
      </w:r>
      <w:r w:rsidRPr="0054467D">
        <w:tab/>
        <w:t>Mandelker D, Donoghue M, Talukdar S, Bandlamudi C, Srinivasan P, Vivek M, et al. Germline-focussed analysis of tumour-only sequencing: recommendations from the ESMO Precision Medicine Working Group. Ann Oncol. 2019;30(8):1221-31.</w:t>
      </w:r>
    </w:p>
    <w:p w14:paraId="1418BBAC" w14:textId="16A9A392" w:rsidR="0054467D" w:rsidRPr="0054467D" w:rsidRDefault="0054467D" w:rsidP="0054467D">
      <w:pPr>
        <w:pStyle w:val="EndNoteBibliography"/>
        <w:spacing w:after="0"/>
      </w:pPr>
      <w:r w:rsidRPr="0054467D">
        <w:t>12.</w:t>
      </w:r>
      <w:r w:rsidRPr="0054467D">
        <w:tab/>
      </w:r>
      <w:r w:rsidR="00763072">
        <w:t xml:space="preserve">National Institute for Health and Care </w:t>
      </w:r>
      <w:r w:rsidRPr="0054467D">
        <w:t>Excellence. [DG27] Molecular testing strategies for Lynch syndrome in people with colorectal cancer. 2017.</w:t>
      </w:r>
    </w:p>
    <w:p w14:paraId="3E44E3E6" w14:textId="04F4E4B2" w:rsidR="0054467D" w:rsidRPr="0054467D" w:rsidRDefault="0054467D" w:rsidP="0054467D">
      <w:pPr>
        <w:pStyle w:val="EndNoteBibliography"/>
        <w:spacing w:after="0"/>
      </w:pPr>
      <w:r w:rsidRPr="0054467D">
        <w:t>13.</w:t>
      </w:r>
      <w:r w:rsidRPr="0054467D">
        <w:tab/>
      </w:r>
      <w:r w:rsidR="00763072">
        <w:t xml:space="preserve">National Institute for Health and Care </w:t>
      </w:r>
      <w:r w:rsidRPr="0054467D">
        <w:t>Excellence. [DG42] Testing strategies for Lynch syndrome in people with endometrial cancer. 2020.</w:t>
      </w:r>
    </w:p>
    <w:p w14:paraId="1E83D66B" w14:textId="77777777" w:rsidR="0054467D" w:rsidRPr="0054467D" w:rsidRDefault="0054467D" w:rsidP="0054467D">
      <w:pPr>
        <w:pStyle w:val="EndNoteBibliography"/>
        <w:spacing w:after="0"/>
      </w:pPr>
      <w:r w:rsidRPr="0054467D">
        <w:t>14.</w:t>
      </w:r>
      <w:r w:rsidRPr="0054467D">
        <w:tab/>
        <w:t>Burton H, Hall A, Kroese M, Raza S. Genomics in mainstream clinical pathways. 2017.  Contract No.: 978-1-907198-30-4.</w:t>
      </w:r>
    </w:p>
    <w:p w14:paraId="6A363F20" w14:textId="77777777" w:rsidR="0054467D" w:rsidRPr="0054467D" w:rsidRDefault="0054467D" w:rsidP="0054467D">
      <w:pPr>
        <w:pStyle w:val="EndNoteBibliography"/>
        <w:spacing w:after="0"/>
      </w:pPr>
      <w:r w:rsidRPr="0054467D">
        <w:t>15.</w:t>
      </w:r>
      <w:r w:rsidRPr="0054467D">
        <w:tab/>
        <w:t>Barwell J, Snape K, Wedderburn S. The new genomic medicine service and implications for patients Clin Med (Lond). 2019;19(4):273-7.</w:t>
      </w:r>
    </w:p>
    <w:p w14:paraId="067B3138" w14:textId="1738CA23" w:rsidR="0054467D" w:rsidRPr="0054467D" w:rsidRDefault="0054467D" w:rsidP="0054467D">
      <w:pPr>
        <w:pStyle w:val="EndNoteBibliography"/>
        <w:spacing w:after="0"/>
      </w:pPr>
      <w:r w:rsidRPr="0054467D">
        <w:lastRenderedPageBreak/>
        <w:t>16.</w:t>
      </w:r>
      <w:r w:rsidRPr="0054467D">
        <w:tab/>
        <w:t xml:space="preserve">England NHS. NHS Genomic Medicine Service 2021 [Available from: </w:t>
      </w:r>
      <w:hyperlink r:id="rId19" w:history="1">
        <w:r w:rsidRPr="0054467D">
          <w:rPr>
            <w:rStyle w:val="Hyperlink"/>
          </w:rPr>
          <w:t>https://www.england.nhs.uk/genomics/nhs-genomic-med-service/</w:t>
        </w:r>
      </w:hyperlink>
      <w:r w:rsidRPr="0054467D">
        <w:t>.</w:t>
      </w:r>
    </w:p>
    <w:p w14:paraId="3BDCE3DD" w14:textId="77777777" w:rsidR="0054467D" w:rsidRPr="0054467D" w:rsidRDefault="0054467D" w:rsidP="0054467D">
      <w:pPr>
        <w:pStyle w:val="EndNoteBibliography"/>
        <w:spacing w:after="0"/>
      </w:pPr>
      <w:r w:rsidRPr="0054467D">
        <w:t>17.</w:t>
      </w:r>
      <w:r w:rsidRPr="0054467D">
        <w:tab/>
        <w:t>Rahman B, Lamb A, Protheroe A, Shah K, Solomons J, Williams J, et al. Genomic sequencing in oncology: Considerations for integration in routine cancer care. European Journal of Cancer Care. 2022;31(3):e13584.</w:t>
      </w:r>
    </w:p>
    <w:p w14:paraId="236D4C7D" w14:textId="77777777" w:rsidR="0054467D" w:rsidRPr="0054467D" w:rsidRDefault="0054467D" w:rsidP="0054467D">
      <w:pPr>
        <w:pStyle w:val="EndNoteBibliography"/>
        <w:spacing w:after="0"/>
      </w:pPr>
      <w:r w:rsidRPr="0054467D">
        <w:t>18.</w:t>
      </w:r>
      <w:r w:rsidRPr="0054467D">
        <w:tab/>
        <w:t>Turnbull C, Sud A, Houlston RS. Cancer genetics, precision prevention and a call to action. Nat Genet. 2018;50(9):1212-8.</w:t>
      </w:r>
    </w:p>
    <w:p w14:paraId="5BD91093" w14:textId="77777777" w:rsidR="0054467D" w:rsidRPr="0054467D" w:rsidRDefault="0054467D" w:rsidP="0054467D">
      <w:pPr>
        <w:pStyle w:val="EndNoteBibliography"/>
        <w:spacing w:after="0"/>
      </w:pPr>
      <w:r w:rsidRPr="0054467D">
        <w:t>19.</w:t>
      </w:r>
      <w:r w:rsidRPr="0054467D">
        <w:tab/>
        <w:t>Kohut K, Morton K, Turner L, Shepherd J, Fenerty V, Woods L, et al. Patient decision support resources inform decisions about cancer susceptibility genetic testing and risk management: a systematic review of patient impact and experience. Frontiers in Health Services. 2023;3.</w:t>
      </w:r>
    </w:p>
    <w:p w14:paraId="6C8F21C6" w14:textId="77777777" w:rsidR="0054467D" w:rsidRPr="0054467D" w:rsidRDefault="0054467D" w:rsidP="0054467D">
      <w:pPr>
        <w:pStyle w:val="EndNoteBibliography"/>
        <w:spacing w:after="0"/>
      </w:pPr>
      <w:r w:rsidRPr="0054467D">
        <w:t>20.</w:t>
      </w:r>
      <w:r w:rsidRPr="0054467D">
        <w:tab/>
        <w:t>Møller P, Seppälä TT, Ahadova A, Crosbie EJ, Holinski-Feder E, Scott R, et al. Dominantly inherited micro-satellite instable cancer - the four Lynch syndromes - an EHTG, PLSD position statement. Hered Cancer Clin Pract. 2023;21(1):19.</w:t>
      </w:r>
    </w:p>
    <w:p w14:paraId="0C74115E" w14:textId="77777777" w:rsidR="0054467D" w:rsidRPr="0054467D" w:rsidRDefault="0054467D" w:rsidP="0054467D">
      <w:pPr>
        <w:pStyle w:val="EndNoteBibliography"/>
        <w:spacing w:after="0"/>
      </w:pPr>
      <w:r w:rsidRPr="0054467D">
        <w:t>21.</w:t>
      </w:r>
      <w:r w:rsidRPr="0054467D">
        <w:tab/>
        <w:t>Dominguez-Valentin M, Haupt S, Seppälä TT, Sampson JR, Sunde L, Bernstein I, et al. Mortality by age, gene and gender in carriers of pathogenic mismatch repair gene variants receiving surveillance for early cancer diagnosis and treatment: a report from the prospective Lynch syndrome database. EClinicalMedicine. 2023;58:101909.</w:t>
      </w:r>
    </w:p>
    <w:p w14:paraId="5D984E28" w14:textId="77777777" w:rsidR="0054467D" w:rsidRPr="0054467D" w:rsidRDefault="0054467D" w:rsidP="0054467D">
      <w:pPr>
        <w:pStyle w:val="EndNoteBibliography"/>
        <w:spacing w:after="0"/>
      </w:pPr>
      <w:r w:rsidRPr="0054467D">
        <w:t>22.</w:t>
      </w:r>
      <w:r w:rsidRPr="0054467D">
        <w:tab/>
        <w:t>Crosbie EJ, Ryan NAJ, Arends MJ, Bosse T, Burn J, Cornes JM, et al. The Manchester International Consensus Group recommendations for the management of gynecological cancers in Lynch syndrome. Genet Med. 2019;21(10):2390-400.</w:t>
      </w:r>
    </w:p>
    <w:p w14:paraId="0D4AEFB5" w14:textId="77777777" w:rsidR="0054467D" w:rsidRPr="0054467D" w:rsidRDefault="0054467D" w:rsidP="0054467D">
      <w:pPr>
        <w:pStyle w:val="EndNoteBibliography"/>
        <w:spacing w:after="0"/>
      </w:pPr>
      <w:r w:rsidRPr="0054467D">
        <w:t>23.</w:t>
      </w:r>
      <w:r w:rsidRPr="0054467D">
        <w:tab/>
        <w:t>Monahan KJ, Bradshaw N, Dolwani S, Desouza B, Dunlop MG, East JE, et al. Guidelines for the management of hereditary colorectal cancer from the British Society of Gastroenterology (BSG)/Association of Coloproctology of Great Britain and Ireland (ACPGBI)/United Kingdom Cancer Genetics Group (UKCGG). Gut. 2020;69(3):411-44.</w:t>
      </w:r>
    </w:p>
    <w:p w14:paraId="0B72EF54" w14:textId="77777777" w:rsidR="0054467D" w:rsidRPr="0054467D" w:rsidRDefault="0054467D" w:rsidP="0054467D">
      <w:pPr>
        <w:pStyle w:val="EndNoteBibliography"/>
        <w:spacing w:after="0"/>
      </w:pPr>
      <w:r w:rsidRPr="0054467D">
        <w:t>24.</w:t>
      </w:r>
      <w:r w:rsidRPr="0054467D">
        <w:tab/>
        <w:t>Boland PM, Yurgelun MB, Boland CR. Recent progress in Lynch syndrome and other familial colorectal cancer syndromes. CA Cancer J Clin. 2018;68(3):217-31.</w:t>
      </w:r>
    </w:p>
    <w:p w14:paraId="586DAEC4" w14:textId="77777777" w:rsidR="0054467D" w:rsidRPr="0054467D" w:rsidRDefault="0054467D" w:rsidP="0054467D">
      <w:pPr>
        <w:pStyle w:val="EndNoteBibliography"/>
        <w:spacing w:after="0"/>
      </w:pPr>
      <w:r w:rsidRPr="0054467D">
        <w:t>25.</w:t>
      </w:r>
      <w:r w:rsidRPr="0054467D">
        <w:tab/>
        <w:t>Seppälä TT, Latchford A, Negoi I, Sampaio Soares A, Jimenez-Rodriguez R, Sánchez-Guillén L, et al. European guidelines from the EHTG and ESCP for Lynch syndrome: an updated third edition of the Mallorca guidelines based on gene and gender. Br J Surg. 2021;108(5):484-98.</w:t>
      </w:r>
    </w:p>
    <w:p w14:paraId="3C9F88D2" w14:textId="77777777" w:rsidR="0054467D" w:rsidRPr="0054467D" w:rsidRDefault="0054467D" w:rsidP="0054467D">
      <w:pPr>
        <w:pStyle w:val="EndNoteBibliography"/>
        <w:spacing w:after="0"/>
      </w:pPr>
      <w:r w:rsidRPr="0054467D">
        <w:t>26.</w:t>
      </w:r>
      <w:r w:rsidRPr="0054467D">
        <w:tab/>
        <w:t>Burn J, Sheth H, Elliott F, Reed L, Macrae F, Mecklin J-P, et al. Cancer prevention with aspirin in hereditary colorectal cancer (Lynch syndrome), 10-year follow-up and registry-based 20-year data in the CAPP2 study: a double-blind, randomised, placebo-controlled trial. The Lancet. 2020;395(10240):1855-63.</w:t>
      </w:r>
    </w:p>
    <w:p w14:paraId="780E6189" w14:textId="77777777" w:rsidR="0054467D" w:rsidRPr="0054467D" w:rsidRDefault="0054467D" w:rsidP="0054467D">
      <w:pPr>
        <w:pStyle w:val="EndNoteBibliography"/>
        <w:spacing w:after="0"/>
      </w:pPr>
      <w:r w:rsidRPr="0054467D">
        <w:t>27.</w:t>
      </w:r>
      <w:r w:rsidRPr="0054467D">
        <w:tab/>
        <w:t>Farha N, Kumar S, Katona BW, Hüneburg R, Lynch PM, Gupta S, et al. The Approach to Performance of Quality Upper Endoscopy in Lynch Syndrome (QUELS): An International Expert Statement. J Clin Gastroenterol. 2023;57(1):31-8.</w:t>
      </w:r>
    </w:p>
    <w:p w14:paraId="23F3C714" w14:textId="77777777" w:rsidR="0054467D" w:rsidRPr="0054467D" w:rsidRDefault="0054467D" w:rsidP="0054467D">
      <w:pPr>
        <w:pStyle w:val="EndNoteBibliography"/>
        <w:spacing w:after="0"/>
      </w:pPr>
      <w:r w:rsidRPr="0054467D">
        <w:t>28.</w:t>
      </w:r>
      <w:r w:rsidRPr="0054467D">
        <w:tab/>
        <w:t>Ryan N, Snowsill T, McKenzie E, Monahan KJ, Nebgen D. Should women with Lynch syndrome be offered gynaecological cancer surveillance? Bmj. 2021;374:n2020.</w:t>
      </w:r>
    </w:p>
    <w:p w14:paraId="755B487F" w14:textId="77777777" w:rsidR="0054467D" w:rsidRPr="0054467D" w:rsidRDefault="0054467D" w:rsidP="0054467D">
      <w:pPr>
        <w:pStyle w:val="EndNoteBibliography"/>
        <w:spacing w:after="0"/>
      </w:pPr>
      <w:r w:rsidRPr="0054467D">
        <w:t>29.</w:t>
      </w:r>
      <w:r w:rsidRPr="0054467D">
        <w:tab/>
        <w:t>Biller LH, Creedon SA, Klehm M, Yurgelun MB. Lynch Syndrome-Associated Cancers Beyond Colorectal Cancer. Gastrointest Endosc Clin N Am. 2022;32(1):75-93.</w:t>
      </w:r>
    </w:p>
    <w:p w14:paraId="467EC5EE" w14:textId="77777777" w:rsidR="0054467D" w:rsidRPr="0054467D" w:rsidRDefault="0054467D" w:rsidP="0054467D">
      <w:pPr>
        <w:pStyle w:val="EndNoteBibliography"/>
        <w:spacing w:after="0"/>
      </w:pPr>
      <w:r w:rsidRPr="0054467D">
        <w:t>30.</w:t>
      </w:r>
      <w:r w:rsidRPr="0054467D">
        <w:tab/>
        <w:t>Lindner AK, Schachtner G, Tulchiner G, Thurnher M, Untergasser G, Obrist P, et al. Lynch Syndrome: Its Impact on Urothelial Carcinoma. Int J Mol Sci. 2021;22(2).</w:t>
      </w:r>
    </w:p>
    <w:p w14:paraId="043BE776" w14:textId="77777777" w:rsidR="0054467D" w:rsidRPr="0054467D" w:rsidRDefault="0054467D" w:rsidP="0054467D">
      <w:pPr>
        <w:pStyle w:val="EndNoteBibliography"/>
        <w:spacing w:after="0"/>
      </w:pPr>
      <w:r w:rsidRPr="0054467D">
        <w:t>31.</w:t>
      </w:r>
      <w:r w:rsidRPr="0054467D">
        <w:tab/>
        <w:t>Warner NZ, Gleeson C, Fahey P, Horgan R, Groarke A. Experiences of living with Lynch Syndrome: A reflexive thematic analysis. European Journal of Oncology Nursing. 2022;58:102117.</w:t>
      </w:r>
    </w:p>
    <w:p w14:paraId="3BF90A8E" w14:textId="77777777" w:rsidR="0054467D" w:rsidRPr="0054467D" w:rsidRDefault="0054467D" w:rsidP="0054467D">
      <w:pPr>
        <w:pStyle w:val="EndNoteBibliography"/>
        <w:spacing w:after="0"/>
      </w:pPr>
      <w:r w:rsidRPr="0054467D">
        <w:t>32.</w:t>
      </w:r>
      <w:r w:rsidRPr="0054467D">
        <w:tab/>
        <w:t>Lloyd KE, Foy R, Hall LH, Ziegler L, Green SMC, Haider ZF, et al. Barriers and facilitators to using aspirin for preventive therapy: a qualitative study exploring the views and experiences of people with Lynch syndrome and healthcare providers. Hered Cancer Clin Pract. 2022;20(1):30.</w:t>
      </w:r>
    </w:p>
    <w:p w14:paraId="0AF2C34C" w14:textId="77777777" w:rsidR="0054467D" w:rsidRPr="0054467D" w:rsidRDefault="0054467D" w:rsidP="0054467D">
      <w:pPr>
        <w:pStyle w:val="EndNoteBibliography"/>
        <w:spacing w:after="0"/>
      </w:pPr>
      <w:r w:rsidRPr="0054467D">
        <w:t>33.</w:t>
      </w:r>
      <w:r w:rsidRPr="0054467D">
        <w:tab/>
        <w:t>Campbell-Salome G, Buchanan AH, Hallquist MLG, Rahm AK, Rocha H, Sturm AC. Uncertainty management for individuals with Lynch Syndrome: Identifying and responding to healthcare barriers. Patient Education and Counseling. 2021;104(2):403-12.</w:t>
      </w:r>
    </w:p>
    <w:p w14:paraId="37CB1737" w14:textId="77777777" w:rsidR="0054467D" w:rsidRPr="0054467D" w:rsidRDefault="0054467D" w:rsidP="0054467D">
      <w:pPr>
        <w:pStyle w:val="EndNoteBibliography"/>
        <w:spacing w:after="0"/>
      </w:pPr>
      <w:r w:rsidRPr="0054467D">
        <w:lastRenderedPageBreak/>
        <w:t>34.</w:t>
      </w:r>
      <w:r w:rsidRPr="0054467D">
        <w:tab/>
        <w:t>Kalamo MH, Mäenpää JU, Seppälä TT, Mecklin JP, Huhtala H, Sorvettula K, et al. Factors associated with decision-making on prophylactic hysterectomy and attitudes towards gynecological surveillance among women with Lynch syndrome (LS): a descriptive study. Fam Cancer. 2020;19(2):177-82.</w:t>
      </w:r>
    </w:p>
    <w:p w14:paraId="51A8AA04" w14:textId="77777777" w:rsidR="0054467D" w:rsidRPr="0054467D" w:rsidRDefault="0054467D" w:rsidP="0054467D">
      <w:pPr>
        <w:pStyle w:val="EndNoteBibliography"/>
        <w:spacing w:after="0"/>
      </w:pPr>
      <w:r w:rsidRPr="0054467D">
        <w:t>35.</w:t>
      </w:r>
      <w:r w:rsidRPr="0054467D">
        <w:tab/>
        <w:t>Monahan K, Shaw AC, Monje-Garcia LL, Faravelli F, Gelinas S, Elmslie F, et al. P293 Finding the missing 95%: the English national lynch syndrome transformation project. Gut. 2023;72(Suppl 2):A204-A.</w:t>
      </w:r>
    </w:p>
    <w:p w14:paraId="7A79A7D2" w14:textId="77777777" w:rsidR="0054467D" w:rsidRPr="0054467D" w:rsidRDefault="0054467D" w:rsidP="0054467D">
      <w:pPr>
        <w:pStyle w:val="EndNoteBibliography"/>
        <w:spacing w:after="0"/>
      </w:pPr>
      <w:r w:rsidRPr="0054467D">
        <w:t>36.</w:t>
      </w:r>
      <w:r w:rsidRPr="0054467D">
        <w:tab/>
        <w:t>Morton K, Kohut K, Turner L, Smith S, Crosbie EJ, Ryan N, et al. Person-based co-design of a decision aid template for people with a genetic predisposition to cancer. Frontiers in Digital Health. 2022;4.</w:t>
      </w:r>
    </w:p>
    <w:p w14:paraId="272E4737" w14:textId="77777777" w:rsidR="0054467D" w:rsidRPr="0054467D" w:rsidRDefault="0054467D" w:rsidP="0054467D">
      <w:pPr>
        <w:pStyle w:val="EndNoteBibliography"/>
        <w:spacing w:after="0"/>
      </w:pPr>
      <w:r w:rsidRPr="0054467D">
        <w:t>37.</w:t>
      </w:r>
      <w:r w:rsidRPr="0054467D">
        <w:tab/>
        <w:t>Yardley L, Morrison L, Bradbury K, Muller I. The Person-Based Approach to Intervention Development: Application to Digital Health-Related Behavior Change Interventions. J Med Internet Res. 2015;17(1):e30.</w:t>
      </w:r>
    </w:p>
    <w:p w14:paraId="33D602CA" w14:textId="77777777" w:rsidR="0054467D" w:rsidRPr="0054467D" w:rsidRDefault="0054467D" w:rsidP="0054467D">
      <w:pPr>
        <w:pStyle w:val="EndNoteBibliography"/>
        <w:spacing w:after="0"/>
      </w:pPr>
      <w:r w:rsidRPr="0054467D">
        <w:t>38.</w:t>
      </w:r>
      <w:r w:rsidRPr="0054467D">
        <w:tab/>
        <w:t>Joseph-Williams N, Newcombe R, Politi M, Durand MA, Sivell S, Stacey D, et al. Toward Minimum Standards for Certifying Patient Decision Aids: A Modified Delphi Consensus Process. Med Decis Making. 2014;34(6):699-710.</w:t>
      </w:r>
    </w:p>
    <w:p w14:paraId="49B6DBD2" w14:textId="77777777" w:rsidR="0054467D" w:rsidRPr="0054467D" w:rsidRDefault="0054467D" w:rsidP="0054467D">
      <w:pPr>
        <w:pStyle w:val="EndNoteBibliography"/>
        <w:spacing w:after="0"/>
      </w:pPr>
      <w:r w:rsidRPr="0054467D">
        <w:t>39.</w:t>
      </w:r>
      <w:r w:rsidRPr="0054467D">
        <w:tab/>
        <w:t>Stacey D, Légaré F, Boland L, Lewis KB, Loiselle M-C, Hoefel L, et al. 20th Anniversary Ottawa Decision Support Framework: Part 3 Overview of Systematic Reviews and Updated Framework. Medical Decision Making. 2020;40(3):379-98.</w:t>
      </w:r>
    </w:p>
    <w:p w14:paraId="679E24AB" w14:textId="77777777" w:rsidR="0054467D" w:rsidRPr="0054467D" w:rsidRDefault="0054467D" w:rsidP="0054467D">
      <w:pPr>
        <w:pStyle w:val="EndNoteBibliography"/>
        <w:spacing w:after="0"/>
      </w:pPr>
      <w:r w:rsidRPr="0054467D">
        <w:t>40.</w:t>
      </w:r>
      <w:r w:rsidRPr="0054467D">
        <w:tab/>
        <w:t>Coulter A, Stilwell D, Kryworuchko J, Mullen PD, Ng CJ, van der Weijden T. A systematic development process for patient decision aids. BMC Med Inform Decis Mak. 2013;13 Suppl 2(Suppl 2):S2.</w:t>
      </w:r>
    </w:p>
    <w:p w14:paraId="288089C7" w14:textId="77777777" w:rsidR="0054467D" w:rsidRPr="0054467D" w:rsidRDefault="0054467D" w:rsidP="0054467D">
      <w:pPr>
        <w:pStyle w:val="EndNoteBibliography"/>
        <w:spacing w:after="0"/>
      </w:pPr>
      <w:r w:rsidRPr="0054467D">
        <w:t>41.</w:t>
      </w:r>
      <w:r w:rsidRPr="0054467D">
        <w:tab/>
        <w:t>Bauer MS, Kirchner J. Implementation science: What is it and why should I care? Psychiatry Research. 2020;283:112376.</w:t>
      </w:r>
    </w:p>
    <w:p w14:paraId="266C0AE1" w14:textId="77777777" w:rsidR="0054467D" w:rsidRPr="0054467D" w:rsidRDefault="0054467D" w:rsidP="0054467D">
      <w:pPr>
        <w:pStyle w:val="EndNoteBibliography"/>
        <w:spacing w:after="0"/>
      </w:pPr>
      <w:r w:rsidRPr="0054467D">
        <w:t>42.</w:t>
      </w:r>
      <w:r w:rsidRPr="0054467D">
        <w:tab/>
        <w:t>Damschroder LJ, Aron DC, Keith RE, Kirsh SR, Alexander JA, Lowery JC. Fostering implementation of health services research findings into practice: a consolidated framework for advancing implementation science. Implementation Science. 2009;4(1):50.</w:t>
      </w:r>
    </w:p>
    <w:p w14:paraId="0DE3CC98" w14:textId="77777777" w:rsidR="0054467D" w:rsidRPr="0054467D" w:rsidRDefault="0054467D" w:rsidP="0054467D">
      <w:pPr>
        <w:pStyle w:val="EndNoteBibliography"/>
        <w:spacing w:after="0"/>
      </w:pPr>
      <w:r w:rsidRPr="0054467D">
        <w:t>43.</w:t>
      </w:r>
      <w:r w:rsidRPr="0054467D">
        <w:tab/>
        <w:t>Harvey G, Kitson A. PARIHS revisited: from heuristic to integrated framework for the successful implementation of knowledge into practice. Implementation Science. 2016;11(1):33.</w:t>
      </w:r>
    </w:p>
    <w:p w14:paraId="7A76622B" w14:textId="77777777" w:rsidR="0054467D" w:rsidRPr="0054467D" w:rsidRDefault="0054467D" w:rsidP="0054467D">
      <w:pPr>
        <w:pStyle w:val="EndNoteBibliography"/>
        <w:spacing w:after="0"/>
      </w:pPr>
      <w:r w:rsidRPr="0054467D">
        <w:t>44.</w:t>
      </w:r>
      <w:r w:rsidRPr="0054467D">
        <w:tab/>
        <w:t>del Sagrado J, del Águila IM. Assisted requirements selection by clustering. Requirements Engineering. 2021;26(2):167-84.</w:t>
      </w:r>
    </w:p>
    <w:p w14:paraId="7FFB2EE4" w14:textId="77777777" w:rsidR="0054467D" w:rsidRPr="0054467D" w:rsidRDefault="0054467D" w:rsidP="0054467D">
      <w:pPr>
        <w:pStyle w:val="EndNoteBibliography"/>
        <w:spacing w:after="0"/>
      </w:pPr>
      <w:r w:rsidRPr="0054467D">
        <w:t>45.</w:t>
      </w:r>
      <w:r w:rsidRPr="0054467D">
        <w:tab/>
        <w:t>Joseph-Williams N, Abhyankar P, Boland L, Bravo P, Brenner AT, Brodney S, et al. What Works in Implementing Patient Decision Aids in Routine Clinical Settings? A Rapid Realist Review and Update from the International Patient Decision Aid Standards Collaboration. Med Decis Making. 2021;41(7):907-37.</w:t>
      </w:r>
    </w:p>
    <w:p w14:paraId="39894F9F" w14:textId="41F62D2C" w:rsidR="0054467D" w:rsidRPr="0054467D" w:rsidRDefault="0054467D" w:rsidP="0054467D">
      <w:pPr>
        <w:pStyle w:val="EndNoteBibliography"/>
        <w:spacing w:after="0"/>
      </w:pPr>
      <w:r w:rsidRPr="0054467D">
        <w:t>46.</w:t>
      </w:r>
      <w:r w:rsidRPr="0054467D">
        <w:tab/>
      </w:r>
      <w:r w:rsidR="00763072">
        <w:t xml:space="preserve">National Institute for Health and Care </w:t>
      </w:r>
      <w:r w:rsidRPr="0054467D">
        <w:t>Excellence. Lynch syndrome: should I take aspirin to reduce my chance of getting bowel cancer? Patient decision aid. 2020.</w:t>
      </w:r>
    </w:p>
    <w:p w14:paraId="5DE9B294" w14:textId="1C2FC6C8" w:rsidR="0054467D" w:rsidRPr="0054467D" w:rsidRDefault="0054467D" w:rsidP="0054467D">
      <w:pPr>
        <w:pStyle w:val="EndNoteBibliography"/>
        <w:spacing w:after="0"/>
      </w:pPr>
      <w:r w:rsidRPr="0054467D">
        <w:t>47.</w:t>
      </w:r>
      <w:r w:rsidRPr="0054467D">
        <w:tab/>
      </w:r>
      <w:r w:rsidR="00763072">
        <w:t xml:space="preserve">National Institute for Health and Care </w:t>
      </w:r>
      <w:r w:rsidRPr="0054467D">
        <w:t>Excellence. Clinical Guideline [CG138] Patient experience in adult NHS services: improving the experience of care for people using adult NHS services | Guidance | NICE. NICE; 2021.</w:t>
      </w:r>
    </w:p>
    <w:p w14:paraId="2955E786" w14:textId="77777777" w:rsidR="0054467D" w:rsidRPr="0054467D" w:rsidRDefault="0054467D" w:rsidP="0054467D">
      <w:pPr>
        <w:pStyle w:val="EndNoteBibliography"/>
        <w:spacing w:after="0"/>
      </w:pPr>
      <w:r w:rsidRPr="0054467D">
        <w:t>48.</w:t>
      </w:r>
      <w:r w:rsidRPr="0054467D">
        <w:tab/>
        <w:t>Rake EA, Box ICH, Dreesens D, Meinders MJ, Kremer JAM, Aarts JWM, et al. Bringing personal perspective elicitation to the heart of shared decision-making: A scoping review. Patient Educ Couns. 2022.</w:t>
      </w:r>
    </w:p>
    <w:p w14:paraId="149E6EEF" w14:textId="77777777" w:rsidR="0054467D" w:rsidRPr="0054467D" w:rsidRDefault="0054467D" w:rsidP="0054467D">
      <w:pPr>
        <w:pStyle w:val="EndNoteBibliography"/>
      </w:pPr>
      <w:r w:rsidRPr="0054467D">
        <w:t>49.</w:t>
      </w:r>
      <w:r w:rsidRPr="0054467D">
        <w:tab/>
        <w:t>Rankin NM, Butow PN, Hack TF, Shaw JM, Shepherd HL, Ugalde A, et al. An implementation science primer for psycho-oncology: translating robust evidence into practice. Journal of Psychosocial Oncology Research and Practice. 2019;1(3).</w:t>
      </w:r>
    </w:p>
    <w:p w14:paraId="0676911A" w14:textId="1506CCCD" w:rsidR="00F253C7" w:rsidRPr="00F253C7" w:rsidRDefault="00B92DE2" w:rsidP="00F253C7">
      <w:pPr>
        <w:rPr>
          <w:b/>
          <w:bCs/>
        </w:rPr>
      </w:pPr>
      <w:r>
        <w:rPr>
          <w:b/>
          <w:bCs/>
        </w:rPr>
        <w:fldChar w:fldCharType="end"/>
      </w:r>
    </w:p>
    <w:sectPr w:rsidR="00F253C7" w:rsidRPr="00F253C7" w:rsidSect="003D495F">
      <w:footerReference w:type="default" r:id="rId2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1BD86" w14:textId="77777777" w:rsidR="00CC32EE" w:rsidRDefault="00CC32EE" w:rsidP="00CC32EE">
      <w:pPr>
        <w:spacing w:after="0" w:line="240" w:lineRule="auto"/>
      </w:pPr>
      <w:r>
        <w:separator/>
      </w:r>
    </w:p>
  </w:endnote>
  <w:endnote w:type="continuationSeparator" w:id="0">
    <w:p w14:paraId="2A1FA0B8" w14:textId="77777777" w:rsidR="00CC32EE" w:rsidRDefault="00CC32EE" w:rsidP="00CC32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9358404"/>
      <w:docPartObj>
        <w:docPartGallery w:val="Page Numbers (Bottom of Page)"/>
        <w:docPartUnique/>
      </w:docPartObj>
    </w:sdtPr>
    <w:sdtEndPr>
      <w:rPr>
        <w:noProof/>
      </w:rPr>
    </w:sdtEndPr>
    <w:sdtContent>
      <w:p w14:paraId="18A2AA64" w14:textId="1AEBE7E8" w:rsidR="00CC32EE" w:rsidRDefault="00CC32E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F788CE" w14:textId="77777777" w:rsidR="00CC32EE" w:rsidRDefault="00CC32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B8F6D" w14:textId="77777777" w:rsidR="00CC32EE" w:rsidRDefault="00CC32EE" w:rsidP="00CC32EE">
      <w:pPr>
        <w:spacing w:after="0" w:line="240" w:lineRule="auto"/>
      </w:pPr>
      <w:r>
        <w:separator/>
      </w:r>
    </w:p>
  </w:footnote>
  <w:footnote w:type="continuationSeparator" w:id="0">
    <w:p w14:paraId="3CE4E22B" w14:textId="77777777" w:rsidR="00CC32EE" w:rsidRDefault="00CC32EE" w:rsidP="00CC32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947EEB"/>
    <w:multiLevelType w:val="hybridMultilevel"/>
    <w:tmpl w:val="6944E4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023948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vf09eauas5xfex25rx0az5p2f2vearw0tr&quot;&gt;CGCV WP4 Endnote library-Saved&lt;record-ids&gt;&lt;item&gt;96&lt;/item&gt;&lt;item&gt;215&lt;/item&gt;&lt;item&gt;244&lt;/item&gt;&lt;item&gt;245&lt;/item&gt;&lt;item&gt;249&lt;/item&gt;&lt;item&gt;268&lt;/item&gt;&lt;item&gt;274&lt;/item&gt;&lt;item&gt;294&lt;/item&gt;&lt;item&gt;296&lt;/item&gt;&lt;item&gt;313&lt;/item&gt;&lt;item&gt;326&lt;/item&gt;&lt;item&gt;327&lt;/item&gt;&lt;item&gt;337&lt;/item&gt;&lt;item&gt;349&lt;/item&gt;&lt;item&gt;356&lt;/item&gt;&lt;item&gt;369&lt;/item&gt;&lt;item&gt;372&lt;/item&gt;&lt;item&gt;380&lt;/item&gt;&lt;item&gt;389&lt;/item&gt;&lt;item&gt;398&lt;/item&gt;&lt;item&gt;403&lt;/item&gt;&lt;item&gt;408&lt;/item&gt;&lt;item&gt;418&lt;/item&gt;&lt;item&gt;420&lt;/item&gt;&lt;item&gt;421&lt;/item&gt;&lt;item&gt;424&lt;/item&gt;&lt;item&gt;450&lt;/item&gt;&lt;item&gt;451&lt;/item&gt;&lt;item&gt;452&lt;/item&gt;&lt;item&gt;457&lt;/item&gt;&lt;item&gt;465&lt;/item&gt;&lt;item&gt;467&lt;/item&gt;&lt;item&gt;469&lt;/item&gt;&lt;item&gt;478&lt;/item&gt;&lt;item&gt;479&lt;/item&gt;&lt;item&gt;480&lt;/item&gt;&lt;item&gt;481&lt;/item&gt;&lt;item&gt;482&lt;/item&gt;&lt;item&gt;483&lt;/item&gt;&lt;item&gt;484&lt;/item&gt;&lt;item&gt;485&lt;/item&gt;&lt;item&gt;486&lt;/item&gt;&lt;item&gt;487&lt;/item&gt;&lt;item&gt;488&lt;/item&gt;&lt;item&gt;489&lt;/item&gt;&lt;item&gt;492&lt;/item&gt;&lt;item&gt;493&lt;/item&gt;&lt;item&gt;494&lt;/item&gt;&lt;item&gt;495&lt;/item&gt;&lt;item&gt;505&lt;/item&gt;&lt;/record-ids&gt;&lt;/item&gt;&lt;/Libraries&gt;"/>
  </w:docVars>
  <w:rsids>
    <w:rsidRoot w:val="0031169B"/>
    <w:rsid w:val="000174FA"/>
    <w:rsid w:val="000439AF"/>
    <w:rsid w:val="00046A27"/>
    <w:rsid w:val="000622BF"/>
    <w:rsid w:val="00064303"/>
    <w:rsid w:val="00073AA9"/>
    <w:rsid w:val="00081210"/>
    <w:rsid w:val="000C440B"/>
    <w:rsid w:val="00107623"/>
    <w:rsid w:val="00112138"/>
    <w:rsid w:val="0011730A"/>
    <w:rsid w:val="001337AE"/>
    <w:rsid w:val="0014218E"/>
    <w:rsid w:val="00160D6E"/>
    <w:rsid w:val="00191B50"/>
    <w:rsid w:val="00194317"/>
    <w:rsid w:val="001A1C4F"/>
    <w:rsid w:val="001A3035"/>
    <w:rsid w:val="001C3DD3"/>
    <w:rsid w:val="001D5998"/>
    <w:rsid w:val="00252F2A"/>
    <w:rsid w:val="0025543E"/>
    <w:rsid w:val="00274AF8"/>
    <w:rsid w:val="00285AAA"/>
    <w:rsid w:val="002B66F5"/>
    <w:rsid w:val="002C4489"/>
    <w:rsid w:val="002D0F90"/>
    <w:rsid w:val="002E15D9"/>
    <w:rsid w:val="002E3E36"/>
    <w:rsid w:val="002E5104"/>
    <w:rsid w:val="00305A2B"/>
    <w:rsid w:val="00305EB5"/>
    <w:rsid w:val="0031169B"/>
    <w:rsid w:val="00325FAC"/>
    <w:rsid w:val="00331958"/>
    <w:rsid w:val="003378C7"/>
    <w:rsid w:val="003378DC"/>
    <w:rsid w:val="00343AF7"/>
    <w:rsid w:val="003710FF"/>
    <w:rsid w:val="003B0E74"/>
    <w:rsid w:val="003B65C4"/>
    <w:rsid w:val="003D34F2"/>
    <w:rsid w:val="003D495F"/>
    <w:rsid w:val="003E5902"/>
    <w:rsid w:val="003F5A01"/>
    <w:rsid w:val="00401EEB"/>
    <w:rsid w:val="00411432"/>
    <w:rsid w:val="004203A3"/>
    <w:rsid w:val="00426690"/>
    <w:rsid w:val="00437177"/>
    <w:rsid w:val="0046603A"/>
    <w:rsid w:val="00475783"/>
    <w:rsid w:val="00477526"/>
    <w:rsid w:val="00485CA2"/>
    <w:rsid w:val="004B2235"/>
    <w:rsid w:val="004C1862"/>
    <w:rsid w:val="004E7B2F"/>
    <w:rsid w:val="004F3E20"/>
    <w:rsid w:val="004F40D1"/>
    <w:rsid w:val="00515259"/>
    <w:rsid w:val="00537EC4"/>
    <w:rsid w:val="00541D79"/>
    <w:rsid w:val="00542EB7"/>
    <w:rsid w:val="00543400"/>
    <w:rsid w:val="0054467D"/>
    <w:rsid w:val="00551A30"/>
    <w:rsid w:val="00571D96"/>
    <w:rsid w:val="00573C62"/>
    <w:rsid w:val="00585D64"/>
    <w:rsid w:val="00595EA6"/>
    <w:rsid w:val="005A2C71"/>
    <w:rsid w:val="005D73D2"/>
    <w:rsid w:val="005E0249"/>
    <w:rsid w:val="005E367D"/>
    <w:rsid w:val="005E4993"/>
    <w:rsid w:val="005F0AB2"/>
    <w:rsid w:val="006235E2"/>
    <w:rsid w:val="00624AEC"/>
    <w:rsid w:val="00650B32"/>
    <w:rsid w:val="00655BA2"/>
    <w:rsid w:val="00662058"/>
    <w:rsid w:val="00675125"/>
    <w:rsid w:val="00686C8E"/>
    <w:rsid w:val="006B3B7C"/>
    <w:rsid w:val="006F0755"/>
    <w:rsid w:val="006F372E"/>
    <w:rsid w:val="007076D4"/>
    <w:rsid w:val="00724B64"/>
    <w:rsid w:val="007269B3"/>
    <w:rsid w:val="00741D62"/>
    <w:rsid w:val="00763072"/>
    <w:rsid w:val="00773C64"/>
    <w:rsid w:val="00793BFB"/>
    <w:rsid w:val="007A2E60"/>
    <w:rsid w:val="007A3552"/>
    <w:rsid w:val="007C57E5"/>
    <w:rsid w:val="007D7CA8"/>
    <w:rsid w:val="007F1D57"/>
    <w:rsid w:val="007F1EE6"/>
    <w:rsid w:val="007F4D59"/>
    <w:rsid w:val="007F7010"/>
    <w:rsid w:val="00803113"/>
    <w:rsid w:val="008034E3"/>
    <w:rsid w:val="008054DB"/>
    <w:rsid w:val="00813F18"/>
    <w:rsid w:val="008415F5"/>
    <w:rsid w:val="00853114"/>
    <w:rsid w:val="00860A10"/>
    <w:rsid w:val="0087459D"/>
    <w:rsid w:val="00876EDB"/>
    <w:rsid w:val="00883D3C"/>
    <w:rsid w:val="0089313C"/>
    <w:rsid w:val="008A25AA"/>
    <w:rsid w:val="008C0273"/>
    <w:rsid w:val="008F2D29"/>
    <w:rsid w:val="008F4571"/>
    <w:rsid w:val="00901402"/>
    <w:rsid w:val="00917437"/>
    <w:rsid w:val="00922CEC"/>
    <w:rsid w:val="00925FAA"/>
    <w:rsid w:val="00932BE1"/>
    <w:rsid w:val="00933BF4"/>
    <w:rsid w:val="00964E07"/>
    <w:rsid w:val="00967FCF"/>
    <w:rsid w:val="009739DE"/>
    <w:rsid w:val="00974381"/>
    <w:rsid w:val="009751B9"/>
    <w:rsid w:val="00986838"/>
    <w:rsid w:val="00992B16"/>
    <w:rsid w:val="00992BAE"/>
    <w:rsid w:val="009A2308"/>
    <w:rsid w:val="009C1F0B"/>
    <w:rsid w:val="009C4DEF"/>
    <w:rsid w:val="009E2E7F"/>
    <w:rsid w:val="009E34EC"/>
    <w:rsid w:val="009E5E49"/>
    <w:rsid w:val="009F4EA5"/>
    <w:rsid w:val="00A17C6A"/>
    <w:rsid w:val="00A37566"/>
    <w:rsid w:val="00A45512"/>
    <w:rsid w:val="00A55176"/>
    <w:rsid w:val="00A56ABB"/>
    <w:rsid w:val="00A65706"/>
    <w:rsid w:val="00A91F36"/>
    <w:rsid w:val="00AB0129"/>
    <w:rsid w:val="00AB5AD8"/>
    <w:rsid w:val="00AE3D3B"/>
    <w:rsid w:val="00AE6C5D"/>
    <w:rsid w:val="00AF0152"/>
    <w:rsid w:val="00B14E66"/>
    <w:rsid w:val="00B22605"/>
    <w:rsid w:val="00B22B84"/>
    <w:rsid w:val="00B43541"/>
    <w:rsid w:val="00B472E6"/>
    <w:rsid w:val="00B518BD"/>
    <w:rsid w:val="00B67723"/>
    <w:rsid w:val="00B73153"/>
    <w:rsid w:val="00B838D9"/>
    <w:rsid w:val="00B929E3"/>
    <w:rsid w:val="00B92DE2"/>
    <w:rsid w:val="00BC58EC"/>
    <w:rsid w:val="00BD379A"/>
    <w:rsid w:val="00BD6BC8"/>
    <w:rsid w:val="00BF43E2"/>
    <w:rsid w:val="00C02BE3"/>
    <w:rsid w:val="00C4265D"/>
    <w:rsid w:val="00C44502"/>
    <w:rsid w:val="00C55661"/>
    <w:rsid w:val="00C76326"/>
    <w:rsid w:val="00C8450A"/>
    <w:rsid w:val="00C846B1"/>
    <w:rsid w:val="00C90AB1"/>
    <w:rsid w:val="00C9620C"/>
    <w:rsid w:val="00C97650"/>
    <w:rsid w:val="00CA1DF7"/>
    <w:rsid w:val="00CA66F0"/>
    <w:rsid w:val="00CC32EE"/>
    <w:rsid w:val="00CC6D1B"/>
    <w:rsid w:val="00CD74CF"/>
    <w:rsid w:val="00CF0F07"/>
    <w:rsid w:val="00D126FC"/>
    <w:rsid w:val="00D26CAB"/>
    <w:rsid w:val="00D5016F"/>
    <w:rsid w:val="00D57E69"/>
    <w:rsid w:val="00D61B8D"/>
    <w:rsid w:val="00D630E5"/>
    <w:rsid w:val="00D77C4C"/>
    <w:rsid w:val="00D87B16"/>
    <w:rsid w:val="00DB42F2"/>
    <w:rsid w:val="00DB6ABB"/>
    <w:rsid w:val="00DB770B"/>
    <w:rsid w:val="00DE1EED"/>
    <w:rsid w:val="00DF0FFE"/>
    <w:rsid w:val="00DF68CA"/>
    <w:rsid w:val="00E33F4B"/>
    <w:rsid w:val="00E41D91"/>
    <w:rsid w:val="00E54AE2"/>
    <w:rsid w:val="00E63F33"/>
    <w:rsid w:val="00E64822"/>
    <w:rsid w:val="00E85892"/>
    <w:rsid w:val="00E92D9A"/>
    <w:rsid w:val="00EA1A9C"/>
    <w:rsid w:val="00EA546A"/>
    <w:rsid w:val="00ED4A41"/>
    <w:rsid w:val="00F0785B"/>
    <w:rsid w:val="00F21A5E"/>
    <w:rsid w:val="00F253C7"/>
    <w:rsid w:val="00F37E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24CC104"/>
  <w15:chartTrackingRefBased/>
  <w15:docId w15:val="{E99C51B0-14C8-4E4E-95FF-84E9877FB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92DE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2DE2"/>
    <w:rPr>
      <w:rFonts w:ascii="Calibri" w:hAnsi="Calibri" w:cs="Calibri"/>
      <w:noProof/>
      <w:lang w:val="en-US"/>
    </w:rPr>
  </w:style>
  <w:style w:type="paragraph" w:customStyle="1" w:styleId="EndNoteBibliography">
    <w:name w:val="EndNote Bibliography"/>
    <w:basedOn w:val="Normal"/>
    <w:link w:val="EndNoteBibliographyChar"/>
    <w:rsid w:val="00B92DE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92DE2"/>
    <w:rPr>
      <w:rFonts w:ascii="Calibri" w:hAnsi="Calibri" w:cs="Calibri"/>
      <w:noProof/>
      <w:lang w:val="en-US"/>
    </w:rPr>
  </w:style>
  <w:style w:type="character" w:styleId="Hyperlink">
    <w:name w:val="Hyperlink"/>
    <w:basedOn w:val="DefaultParagraphFont"/>
    <w:uiPriority w:val="99"/>
    <w:unhideWhenUsed/>
    <w:rsid w:val="00475783"/>
    <w:rPr>
      <w:color w:val="0563C1" w:themeColor="hyperlink"/>
      <w:u w:val="single"/>
    </w:rPr>
  </w:style>
  <w:style w:type="character" w:styleId="UnresolvedMention">
    <w:name w:val="Unresolved Mention"/>
    <w:basedOn w:val="DefaultParagraphFont"/>
    <w:uiPriority w:val="99"/>
    <w:semiHidden/>
    <w:unhideWhenUsed/>
    <w:rsid w:val="00475783"/>
    <w:rPr>
      <w:color w:val="605E5C"/>
      <w:shd w:val="clear" w:color="auto" w:fill="E1DFDD"/>
    </w:rPr>
  </w:style>
  <w:style w:type="character" w:styleId="CommentReference">
    <w:name w:val="annotation reference"/>
    <w:basedOn w:val="DefaultParagraphFont"/>
    <w:uiPriority w:val="99"/>
    <w:semiHidden/>
    <w:unhideWhenUsed/>
    <w:rsid w:val="009C1F0B"/>
    <w:rPr>
      <w:sz w:val="16"/>
      <w:szCs w:val="16"/>
    </w:rPr>
  </w:style>
  <w:style w:type="paragraph" w:styleId="CommentText">
    <w:name w:val="annotation text"/>
    <w:basedOn w:val="Normal"/>
    <w:link w:val="CommentTextChar"/>
    <w:uiPriority w:val="99"/>
    <w:unhideWhenUsed/>
    <w:rsid w:val="009C1F0B"/>
    <w:pPr>
      <w:spacing w:line="240" w:lineRule="auto"/>
    </w:pPr>
    <w:rPr>
      <w:sz w:val="20"/>
      <w:szCs w:val="20"/>
    </w:rPr>
  </w:style>
  <w:style w:type="character" w:customStyle="1" w:styleId="CommentTextChar">
    <w:name w:val="Comment Text Char"/>
    <w:basedOn w:val="DefaultParagraphFont"/>
    <w:link w:val="CommentText"/>
    <w:uiPriority w:val="99"/>
    <w:rsid w:val="009C1F0B"/>
    <w:rPr>
      <w:sz w:val="20"/>
      <w:szCs w:val="20"/>
    </w:rPr>
  </w:style>
  <w:style w:type="paragraph" w:styleId="CommentSubject">
    <w:name w:val="annotation subject"/>
    <w:basedOn w:val="CommentText"/>
    <w:next w:val="CommentText"/>
    <w:link w:val="CommentSubjectChar"/>
    <w:uiPriority w:val="99"/>
    <w:semiHidden/>
    <w:unhideWhenUsed/>
    <w:rsid w:val="009C1F0B"/>
    <w:rPr>
      <w:b/>
      <w:bCs/>
    </w:rPr>
  </w:style>
  <w:style w:type="character" w:customStyle="1" w:styleId="CommentSubjectChar">
    <w:name w:val="Comment Subject Char"/>
    <w:basedOn w:val="CommentTextChar"/>
    <w:link w:val="CommentSubject"/>
    <w:uiPriority w:val="99"/>
    <w:semiHidden/>
    <w:rsid w:val="009C1F0B"/>
    <w:rPr>
      <w:b/>
      <w:bCs/>
      <w:sz w:val="20"/>
      <w:szCs w:val="20"/>
    </w:rPr>
  </w:style>
  <w:style w:type="paragraph" w:styleId="Revision">
    <w:name w:val="Revision"/>
    <w:hidden/>
    <w:uiPriority w:val="99"/>
    <w:semiHidden/>
    <w:rsid w:val="00AB5AD8"/>
    <w:pPr>
      <w:spacing w:after="0" w:line="240" w:lineRule="auto"/>
    </w:pPr>
  </w:style>
  <w:style w:type="paragraph" w:customStyle="1" w:styleId="pf0">
    <w:name w:val="pf0"/>
    <w:basedOn w:val="Normal"/>
    <w:rsid w:val="00EA1A9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EA1A9C"/>
    <w:rPr>
      <w:rFonts w:ascii="Segoe UI" w:hAnsi="Segoe UI" w:cs="Segoe UI" w:hint="default"/>
      <w:sz w:val="18"/>
      <w:szCs w:val="18"/>
    </w:rPr>
  </w:style>
  <w:style w:type="paragraph" w:styleId="ListParagraph">
    <w:name w:val="List Paragraph"/>
    <w:basedOn w:val="Normal"/>
    <w:uiPriority w:val="34"/>
    <w:qFormat/>
    <w:rsid w:val="00793BFB"/>
    <w:pPr>
      <w:ind w:left="720"/>
      <w:contextualSpacing/>
    </w:pPr>
  </w:style>
  <w:style w:type="paragraph" w:styleId="NormalWeb">
    <w:name w:val="Normal (Web)"/>
    <w:basedOn w:val="Normal"/>
    <w:uiPriority w:val="99"/>
    <w:semiHidden/>
    <w:unhideWhenUsed/>
    <w:rsid w:val="00E33F4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CC32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32EE"/>
  </w:style>
  <w:style w:type="paragraph" w:styleId="Footer">
    <w:name w:val="footer"/>
    <w:basedOn w:val="Normal"/>
    <w:link w:val="FooterChar"/>
    <w:uiPriority w:val="99"/>
    <w:unhideWhenUsed/>
    <w:rsid w:val="00CC32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32EE"/>
  </w:style>
  <w:style w:type="character" w:styleId="LineNumber">
    <w:name w:val="line number"/>
    <w:basedOn w:val="DefaultParagraphFont"/>
    <w:uiPriority w:val="99"/>
    <w:semiHidden/>
    <w:unhideWhenUsed/>
    <w:rsid w:val="00992B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88915">
      <w:bodyDiv w:val="1"/>
      <w:marLeft w:val="0"/>
      <w:marRight w:val="0"/>
      <w:marTop w:val="0"/>
      <w:marBottom w:val="0"/>
      <w:divBdr>
        <w:top w:val="none" w:sz="0" w:space="0" w:color="auto"/>
        <w:left w:val="none" w:sz="0" w:space="0" w:color="auto"/>
        <w:bottom w:val="none" w:sz="0" w:space="0" w:color="auto"/>
        <w:right w:val="none" w:sz="0" w:space="0" w:color="auto"/>
      </w:divBdr>
    </w:div>
    <w:div w:id="969553150">
      <w:bodyDiv w:val="1"/>
      <w:marLeft w:val="0"/>
      <w:marRight w:val="0"/>
      <w:marTop w:val="0"/>
      <w:marBottom w:val="0"/>
      <w:divBdr>
        <w:top w:val="none" w:sz="0" w:space="0" w:color="auto"/>
        <w:left w:val="none" w:sz="0" w:space="0" w:color="auto"/>
        <w:bottom w:val="none" w:sz="0" w:space="0" w:color="auto"/>
        <w:right w:val="none" w:sz="0" w:space="0" w:color="auto"/>
      </w:divBdr>
      <w:divsChild>
        <w:div w:id="110546795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49073164">
              <w:marLeft w:val="0"/>
              <w:marRight w:val="0"/>
              <w:marTop w:val="0"/>
              <w:marBottom w:val="0"/>
              <w:divBdr>
                <w:top w:val="none" w:sz="0" w:space="0" w:color="auto"/>
                <w:left w:val="none" w:sz="0" w:space="0" w:color="auto"/>
                <w:bottom w:val="none" w:sz="0" w:space="0" w:color="auto"/>
                <w:right w:val="none" w:sz="0" w:space="0" w:color="auto"/>
              </w:divBdr>
              <w:divsChild>
                <w:div w:id="140201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708851">
      <w:bodyDiv w:val="1"/>
      <w:marLeft w:val="0"/>
      <w:marRight w:val="0"/>
      <w:marTop w:val="0"/>
      <w:marBottom w:val="0"/>
      <w:divBdr>
        <w:top w:val="none" w:sz="0" w:space="0" w:color="auto"/>
        <w:left w:val="none" w:sz="0" w:space="0" w:color="auto"/>
        <w:bottom w:val="none" w:sz="0" w:space="0" w:color="auto"/>
        <w:right w:val="none" w:sz="0" w:space="0" w:color="auto"/>
      </w:divBdr>
    </w:div>
    <w:div w:id="1389845002">
      <w:bodyDiv w:val="1"/>
      <w:marLeft w:val="0"/>
      <w:marRight w:val="0"/>
      <w:marTop w:val="0"/>
      <w:marBottom w:val="0"/>
      <w:divBdr>
        <w:top w:val="none" w:sz="0" w:space="0" w:color="auto"/>
        <w:left w:val="none" w:sz="0" w:space="0" w:color="auto"/>
        <w:bottom w:val="none" w:sz="0" w:space="0" w:color="auto"/>
        <w:right w:val="none" w:sz="0" w:space="0" w:color="auto"/>
      </w:divBdr>
    </w:div>
    <w:div w:id="1446651791">
      <w:bodyDiv w:val="1"/>
      <w:marLeft w:val="0"/>
      <w:marRight w:val="0"/>
      <w:marTop w:val="0"/>
      <w:marBottom w:val="0"/>
      <w:divBdr>
        <w:top w:val="none" w:sz="0" w:space="0" w:color="auto"/>
        <w:left w:val="none" w:sz="0" w:space="0" w:color="auto"/>
        <w:bottom w:val="none" w:sz="0" w:space="0" w:color="auto"/>
        <w:right w:val="none" w:sz="0" w:space="0" w:color="auto"/>
      </w:divBdr>
    </w:div>
    <w:div w:id="1717242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kohut@soton.ac.uk" TargetMode="External"/><Relationship Id="rId13" Type="http://schemas.openxmlformats.org/officeDocument/2006/relationships/hyperlink" Target="https://cangene-canvaruk.org)" TargetMode="External"/><Relationship Id="rId18" Type="http://schemas.openxmlformats.org/officeDocument/2006/relationships/hyperlink" Target="https://www.arc-wx.nihr.ac.uk/other-resources"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insight-group.org" TargetMode="External"/><Relationship Id="rId17" Type="http://schemas.openxmlformats.org/officeDocument/2006/relationships/hyperlink" Target="https://padlet.com" TargetMode="External"/><Relationship Id="rId2" Type="http://schemas.openxmlformats.org/officeDocument/2006/relationships/numbering" Target="numbering.xml"/><Relationship Id="rId16" Type="http://schemas.openxmlformats.org/officeDocument/2006/relationships/hyperlink" Target="https://www.arc-wx.nihr.ac.uk"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kcgg.org" TargetMode="External"/><Relationship Id="rId5" Type="http://schemas.openxmlformats.org/officeDocument/2006/relationships/webSettings" Target="webSettings.xml"/><Relationship Id="rId15" Type="http://schemas.openxmlformats.org/officeDocument/2006/relationships/hyperlink" Target="https://www.nihr.ac.uk" TargetMode="External"/><Relationship Id="rId10" Type="http://schemas.openxmlformats.org/officeDocument/2006/relationships/hyperlink" Target="http://www.plsd.eu" TargetMode="External"/><Relationship Id="rId19" Type="http://schemas.openxmlformats.org/officeDocument/2006/relationships/hyperlink" Target="https://www.england.nhs.uk/genomics/nhs-genomic-med-service/" TargetMode="External"/><Relationship Id="rId4" Type="http://schemas.openxmlformats.org/officeDocument/2006/relationships/settings" Target="settings.xml"/><Relationship Id="rId9" Type="http://schemas.openxmlformats.org/officeDocument/2006/relationships/hyperlink" Target="https://www.insight-database.org" TargetMode="External"/><Relationship Id="rId14" Type="http://schemas.openxmlformats.org/officeDocument/2006/relationships/hyperlink" Target="http://www.plsd.e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A8596E-5E1F-4B33-8FA6-E5C5C5F54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811</Words>
  <Characters>55925</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Kohut</dc:creator>
  <cp:keywords/>
  <dc:description/>
  <cp:lastModifiedBy>Kelly Kohut</cp:lastModifiedBy>
  <cp:revision>2</cp:revision>
  <dcterms:created xsi:type="dcterms:W3CDTF">2023-11-28T10:14:00Z</dcterms:created>
  <dcterms:modified xsi:type="dcterms:W3CDTF">2023-11-28T10:14:00Z</dcterms:modified>
</cp:coreProperties>
</file>